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57B4667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3D2D6461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2BED0EC9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49558A88" w14:textId="77777777" w:rsidR="00FB0306" w:rsidRPr="00021887" w:rsidRDefault="00FB0306" w:rsidP="004942A8">
      <w:pPr>
        <w:pStyle w:val="SemEspaamento"/>
        <w:rPr>
          <w:rFonts w:ascii="Lato" w:hAnsi="Lato"/>
          <w:color w:val="000000" w:themeColor="text1"/>
          <w:sz w:val="24"/>
        </w:rPr>
      </w:pPr>
    </w:p>
    <w:p w14:paraId="6ABDD9CC" w14:textId="5A46C28C" w:rsidR="004942A8" w:rsidRPr="00021887" w:rsidRDefault="005067FA" w:rsidP="004942A8">
      <w:pPr>
        <w:pStyle w:val="SemEspaamento"/>
        <w:rPr>
          <w:rFonts w:ascii="Lato" w:hAnsi="Lato"/>
          <w:color w:val="000000" w:themeColor="text1"/>
          <w:sz w:val="24"/>
        </w:rPr>
      </w:pPr>
      <w:r>
        <w:rPr>
          <w:rFonts w:ascii="Lato" w:hAnsi="Lato"/>
          <w:color w:val="000000" w:themeColor="text1"/>
          <w:sz w:val="24"/>
        </w:rPr>
        <w:t xml:space="preserve">Tabela 1 – </w:t>
      </w:r>
      <w:r w:rsidR="004942A8" w:rsidRPr="00021887">
        <w:rPr>
          <w:rFonts w:ascii="Lato" w:hAnsi="Lato"/>
          <w:color w:val="000000" w:themeColor="text1"/>
          <w:sz w:val="24"/>
        </w:rPr>
        <w:t>Descrição das variáveis dependentes</w:t>
      </w:r>
    </w:p>
    <w:p w14:paraId="434F638C" w14:textId="77777777" w:rsidR="004942A8" w:rsidRPr="00021887" w:rsidRDefault="004942A8" w:rsidP="004942A8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3"/>
        <w:gridCol w:w="7513"/>
      </w:tblGrid>
      <w:tr w:rsidR="004942A8" w:rsidRPr="00021887" w14:paraId="63B650CB" w14:textId="77777777" w:rsidTr="004942A8">
        <w:trPr>
          <w:jc w:val="center"/>
        </w:trPr>
        <w:tc>
          <w:tcPr>
            <w:tcW w:w="425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59673D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Variável</w:t>
            </w:r>
          </w:p>
        </w:tc>
        <w:tc>
          <w:tcPr>
            <w:tcW w:w="75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0DA59DD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Descrição</w:t>
            </w:r>
          </w:p>
        </w:tc>
      </w:tr>
      <w:tr w:rsidR="004942A8" w:rsidRPr="00021887" w14:paraId="67F91729" w14:textId="77777777" w:rsidTr="004942A8">
        <w:trPr>
          <w:jc w:val="center"/>
        </w:trPr>
        <w:tc>
          <w:tcPr>
            <w:tcW w:w="4253" w:type="dxa"/>
            <w:tcBorders>
              <w:top w:val="single" w:sz="4" w:space="0" w:color="auto"/>
            </w:tcBorders>
            <w:vAlign w:val="center"/>
          </w:tcPr>
          <w:p w14:paraId="64466FF5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Gênero</w:t>
            </w:r>
          </w:p>
        </w:tc>
        <w:tc>
          <w:tcPr>
            <w:tcW w:w="7513" w:type="dxa"/>
            <w:tcBorders>
              <w:top w:val="single" w:sz="4" w:space="0" w:color="auto"/>
            </w:tcBorders>
            <w:vAlign w:val="center"/>
          </w:tcPr>
          <w:p w14:paraId="7D41FFA3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do sexo feminino</w:t>
            </w:r>
          </w:p>
        </w:tc>
      </w:tr>
      <w:tr w:rsidR="004942A8" w:rsidRPr="00021887" w14:paraId="1629C1D5" w14:textId="77777777" w:rsidTr="004942A8">
        <w:trPr>
          <w:jc w:val="center"/>
        </w:trPr>
        <w:tc>
          <w:tcPr>
            <w:tcW w:w="4253" w:type="dxa"/>
            <w:vAlign w:val="center"/>
          </w:tcPr>
          <w:p w14:paraId="59FA5EFA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Cor/raça</w:t>
            </w:r>
          </w:p>
        </w:tc>
        <w:tc>
          <w:tcPr>
            <w:tcW w:w="7513" w:type="dxa"/>
            <w:vAlign w:val="center"/>
          </w:tcPr>
          <w:p w14:paraId="6B78555D" w14:textId="77777777" w:rsidR="005067FA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 xml:space="preserve">Percentual de ingressantes não-brancos </w:t>
            </w:r>
          </w:p>
          <w:p w14:paraId="751A89EA" w14:textId="3D1F0E6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</w:t>
            </w:r>
            <w:r w:rsidR="005067FA">
              <w:rPr>
                <w:rFonts w:ascii="Lato" w:hAnsi="Lato"/>
                <w:color w:val="000000" w:themeColor="text1"/>
                <w:sz w:val="26"/>
                <w:szCs w:val="26"/>
              </w:rPr>
              <w:t xml:space="preserve">somatório de </w:t>
            </w: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retos, pardos, amarelos e indígenas)</w:t>
            </w:r>
          </w:p>
        </w:tc>
      </w:tr>
      <w:tr w:rsidR="004942A8" w:rsidRPr="00021887" w14:paraId="780BCD64" w14:textId="77777777" w:rsidTr="004942A8">
        <w:trPr>
          <w:jc w:val="center"/>
        </w:trPr>
        <w:tc>
          <w:tcPr>
            <w:tcW w:w="4253" w:type="dxa"/>
            <w:vAlign w:val="center"/>
          </w:tcPr>
          <w:p w14:paraId="5AFDCA8A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Idade</w:t>
            </w:r>
          </w:p>
        </w:tc>
        <w:tc>
          <w:tcPr>
            <w:tcW w:w="7513" w:type="dxa"/>
            <w:vAlign w:val="center"/>
          </w:tcPr>
          <w:p w14:paraId="4A95ABC6" w14:textId="77777777" w:rsidR="00C757F1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 xml:space="preserve">Percentual de ingressantes com até 17 anos; </w:t>
            </w:r>
          </w:p>
          <w:p w14:paraId="257015B2" w14:textId="77777777" w:rsidR="00C757F1" w:rsidRPr="00021887" w:rsidRDefault="00C757F1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</w:t>
            </w:r>
            <w:r w:rsidR="004942A8" w:rsidRPr="00021887">
              <w:rPr>
                <w:rFonts w:ascii="Lato" w:hAnsi="Lato"/>
                <w:color w:val="000000" w:themeColor="text1"/>
                <w:sz w:val="26"/>
                <w:szCs w:val="26"/>
              </w:rPr>
              <w:t xml:space="preserve">ercentual de ingressantes entre 18 e 24 anos; e </w:t>
            </w:r>
          </w:p>
          <w:p w14:paraId="554FF8E2" w14:textId="57FD2089" w:rsidR="004942A8" w:rsidRPr="00021887" w:rsidRDefault="00C757F1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</w:t>
            </w:r>
            <w:r w:rsidR="004942A8"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ercentual de ingressantes entre 25 e 29 anos</w:t>
            </w:r>
          </w:p>
        </w:tc>
      </w:tr>
      <w:tr w:rsidR="004942A8" w:rsidRPr="00021887" w14:paraId="285CEC7D" w14:textId="77777777" w:rsidTr="004942A8">
        <w:trPr>
          <w:jc w:val="center"/>
        </w:trPr>
        <w:tc>
          <w:tcPr>
            <w:tcW w:w="4253" w:type="dxa"/>
            <w:vAlign w:val="center"/>
          </w:tcPr>
          <w:p w14:paraId="77D3669E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Deficiência</w:t>
            </w:r>
          </w:p>
        </w:tc>
        <w:tc>
          <w:tcPr>
            <w:tcW w:w="7513" w:type="dxa"/>
            <w:vAlign w:val="center"/>
          </w:tcPr>
          <w:p w14:paraId="0414ADD1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que possuem alguma deficiência, transtorno global de desenvolvimento ou altas habilidades/superdotação</w:t>
            </w:r>
          </w:p>
        </w:tc>
      </w:tr>
      <w:tr w:rsidR="004942A8" w:rsidRPr="00021887" w14:paraId="3CADF1BC" w14:textId="77777777" w:rsidTr="004942A8">
        <w:trPr>
          <w:jc w:val="center"/>
        </w:trPr>
        <w:tc>
          <w:tcPr>
            <w:tcW w:w="4253" w:type="dxa"/>
            <w:vAlign w:val="center"/>
          </w:tcPr>
          <w:p w14:paraId="0FE94EC8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Escola pública</w:t>
            </w:r>
          </w:p>
        </w:tc>
        <w:tc>
          <w:tcPr>
            <w:tcW w:w="7513" w:type="dxa"/>
            <w:vAlign w:val="center"/>
          </w:tcPr>
          <w:p w14:paraId="047FFA32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que terminaram o ensino médio em escolas públicas</w:t>
            </w:r>
          </w:p>
        </w:tc>
      </w:tr>
      <w:tr w:rsidR="004942A8" w:rsidRPr="00021887" w14:paraId="14588D58" w14:textId="77777777" w:rsidTr="004942A8">
        <w:trPr>
          <w:jc w:val="center"/>
        </w:trPr>
        <w:tc>
          <w:tcPr>
            <w:tcW w:w="4253" w:type="dxa"/>
            <w:vAlign w:val="center"/>
          </w:tcPr>
          <w:p w14:paraId="781F7B28" w14:textId="77777777" w:rsidR="004942A8" w:rsidRPr="00021887" w:rsidRDefault="004942A8" w:rsidP="004942A8">
            <w:pPr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Apoio social</w:t>
            </w:r>
          </w:p>
        </w:tc>
        <w:tc>
          <w:tcPr>
            <w:tcW w:w="7513" w:type="dxa"/>
            <w:vAlign w:val="center"/>
          </w:tcPr>
          <w:p w14:paraId="6AC4A0C5" w14:textId="77777777" w:rsidR="004942A8" w:rsidRPr="00021887" w:rsidRDefault="004942A8" w:rsidP="004942A8">
            <w:pPr>
              <w:keepNext/>
              <w:spacing w:line="276" w:lineRule="auto"/>
              <w:ind w:firstLine="0"/>
              <w:jc w:val="left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Percentual de ingressantes que receberam algum tipo de apoio social</w:t>
            </w:r>
          </w:p>
        </w:tc>
      </w:tr>
    </w:tbl>
    <w:p w14:paraId="5F4CCE8E" w14:textId="77777777" w:rsidR="003663C0" w:rsidRPr="00021887" w:rsidRDefault="003663C0" w:rsidP="004942A8">
      <w:pPr>
        <w:pStyle w:val="Legenda"/>
        <w:rPr>
          <w:rFonts w:ascii="Lato" w:hAnsi="Lato"/>
        </w:rPr>
      </w:pPr>
    </w:p>
    <w:p w14:paraId="2433327A" w14:textId="16B9570A" w:rsidR="004942A8" w:rsidRPr="00021887" w:rsidRDefault="004942A8" w:rsidP="004942A8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VBnblen3","properties":{"formattedCitation":"(INEP, 2023d)","plainCitation":"(INEP, 2023d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  <w:color w:val="0273AE"/>
        </w:rPr>
        <w:t>(INEP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>. Elaboração própria.</w:t>
      </w:r>
    </w:p>
    <w:p w14:paraId="5477091B" w14:textId="77777777" w:rsidR="00C961E6" w:rsidRPr="00021887" w:rsidRDefault="00C961E6">
      <w:pPr>
        <w:rPr>
          <w:rFonts w:ascii="Lato" w:hAnsi="Lato"/>
        </w:rPr>
      </w:pPr>
    </w:p>
    <w:p w14:paraId="45D78834" w14:textId="77777777" w:rsidR="003663C0" w:rsidRPr="00021887" w:rsidRDefault="003663C0">
      <w:pPr>
        <w:rPr>
          <w:rFonts w:ascii="Lato" w:hAnsi="Lato"/>
        </w:rPr>
      </w:pPr>
    </w:p>
    <w:p w14:paraId="6E3AE3C5" w14:textId="77777777" w:rsidR="003663C0" w:rsidRPr="00021887" w:rsidRDefault="003663C0">
      <w:pPr>
        <w:rPr>
          <w:rFonts w:ascii="Lato" w:hAnsi="Lato"/>
        </w:rPr>
      </w:pPr>
    </w:p>
    <w:p w14:paraId="53888D85" w14:textId="77777777" w:rsidR="003663C0" w:rsidRPr="00021887" w:rsidRDefault="003663C0">
      <w:pPr>
        <w:rPr>
          <w:rFonts w:ascii="Lato" w:hAnsi="Lato"/>
        </w:rPr>
      </w:pPr>
    </w:p>
    <w:p w14:paraId="6BEFD93A" w14:textId="77777777" w:rsidR="003663C0" w:rsidRPr="00021887" w:rsidRDefault="003663C0">
      <w:pPr>
        <w:rPr>
          <w:rFonts w:ascii="Lato" w:hAnsi="Lato"/>
        </w:rPr>
      </w:pPr>
    </w:p>
    <w:p w14:paraId="28D549DB" w14:textId="77777777" w:rsidR="003663C0" w:rsidRPr="00021887" w:rsidRDefault="003663C0">
      <w:pPr>
        <w:rPr>
          <w:rFonts w:ascii="Lato" w:hAnsi="Lato"/>
        </w:rPr>
      </w:pPr>
    </w:p>
    <w:p w14:paraId="3ABC20EA" w14:textId="77777777" w:rsidR="003663C0" w:rsidRPr="00021887" w:rsidRDefault="003663C0">
      <w:pPr>
        <w:rPr>
          <w:rFonts w:ascii="Lato" w:hAnsi="Lato"/>
        </w:rPr>
      </w:pPr>
    </w:p>
    <w:p w14:paraId="79A398A1" w14:textId="77777777" w:rsidR="003663C0" w:rsidRPr="00021887" w:rsidRDefault="003663C0">
      <w:pPr>
        <w:rPr>
          <w:rFonts w:ascii="Lato" w:hAnsi="Lato"/>
        </w:rPr>
      </w:pPr>
    </w:p>
    <w:p w14:paraId="2B9B29A3" w14:textId="77777777" w:rsidR="003663C0" w:rsidRPr="00021887" w:rsidRDefault="003663C0">
      <w:pPr>
        <w:rPr>
          <w:rFonts w:ascii="Lato" w:hAnsi="Lato"/>
        </w:rPr>
      </w:pPr>
    </w:p>
    <w:p w14:paraId="5FA698FE" w14:textId="77777777" w:rsidR="003663C0" w:rsidRPr="00021887" w:rsidRDefault="003663C0">
      <w:pPr>
        <w:rPr>
          <w:rFonts w:ascii="Lato" w:hAnsi="Lato"/>
        </w:rPr>
      </w:pPr>
    </w:p>
    <w:p w14:paraId="0C1ABB28" w14:textId="77777777" w:rsidR="003663C0" w:rsidRPr="00021887" w:rsidRDefault="003663C0">
      <w:pPr>
        <w:rPr>
          <w:rFonts w:ascii="Lato" w:hAnsi="Lato"/>
        </w:rPr>
      </w:pPr>
    </w:p>
    <w:p w14:paraId="7C017C5B" w14:textId="77777777" w:rsidR="003663C0" w:rsidRPr="00021887" w:rsidRDefault="003663C0">
      <w:pPr>
        <w:rPr>
          <w:rFonts w:ascii="Lato" w:hAnsi="Lato"/>
        </w:rPr>
      </w:pPr>
    </w:p>
    <w:p w14:paraId="62DD2160" w14:textId="77777777" w:rsidR="003663C0" w:rsidRPr="00021887" w:rsidRDefault="003663C0">
      <w:pPr>
        <w:rPr>
          <w:rFonts w:ascii="Lato" w:hAnsi="Lato"/>
        </w:rPr>
      </w:pPr>
    </w:p>
    <w:p w14:paraId="09612988" w14:textId="77777777" w:rsidR="003663C0" w:rsidRPr="00021887" w:rsidRDefault="003663C0">
      <w:pPr>
        <w:rPr>
          <w:rFonts w:ascii="Lato" w:hAnsi="Lato"/>
        </w:rPr>
      </w:pPr>
    </w:p>
    <w:p w14:paraId="10C16D5E" w14:textId="77777777" w:rsidR="003663C0" w:rsidRPr="00021887" w:rsidRDefault="003663C0">
      <w:pPr>
        <w:rPr>
          <w:rFonts w:ascii="Lato" w:hAnsi="Lato"/>
        </w:rPr>
      </w:pPr>
    </w:p>
    <w:p w14:paraId="21E591D5" w14:textId="686C36C2" w:rsidR="003663C0" w:rsidRPr="00021887" w:rsidRDefault="005067FA" w:rsidP="003663C0">
      <w:pPr>
        <w:pStyle w:val="SemEspaamento"/>
        <w:rPr>
          <w:rFonts w:ascii="Lato" w:hAnsi="Lato"/>
          <w:color w:val="000000" w:themeColor="text1"/>
          <w:sz w:val="24"/>
        </w:rPr>
      </w:pPr>
      <w:r>
        <w:rPr>
          <w:rFonts w:ascii="Lato" w:hAnsi="Lato"/>
          <w:color w:val="000000" w:themeColor="text1"/>
          <w:sz w:val="24"/>
        </w:rPr>
        <w:t xml:space="preserve">Tabela 2 – </w:t>
      </w:r>
      <w:r w:rsidR="003663C0" w:rsidRPr="00021887">
        <w:rPr>
          <w:rFonts w:ascii="Lato" w:hAnsi="Lato"/>
          <w:color w:val="000000" w:themeColor="text1"/>
          <w:sz w:val="24"/>
        </w:rPr>
        <w:t>Expansão do SISU nas Instituições de Ensino Superior Brasileiras</w:t>
      </w:r>
    </w:p>
    <w:p w14:paraId="78D91155" w14:textId="77777777" w:rsidR="003663C0" w:rsidRPr="00021887" w:rsidRDefault="003663C0" w:rsidP="003663C0">
      <w:pPr>
        <w:pStyle w:val="SemEspaamento"/>
        <w:rPr>
          <w:rFonts w:ascii="Lato" w:hAnsi="Lato"/>
          <w:color w:val="000000" w:themeColor="text1"/>
          <w:sz w:val="24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6"/>
        <w:gridCol w:w="1574"/>
        <w:gridCol w:w="1456"/>
        <w:gridCol w:w="1456"/>
        <w:gridCol w:w="1574"/>
        <w:gridCol w:w="1457"/>
        <w:gridCol w:w="1457"/>
      </w:tblGrid>
      <w:tr w:rsidR="003663C0" w:rsidRPr="00021887" w14:paraId="50D4A92A" w14:textId="77777777" w:rsidTr="003663C0">
        <w:trPr>
          <w:jc w:val="center"/>
        </w:trPr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7F18675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4368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41D2C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 Públicas</w:t>
            </w:r>
          </w:p>
        </w:tc>
        <w:tc>
          <w:tcPr>
            <w:tcW w:w="437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3F98C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 Federais</w:t>
            </w:r>
          </w:p>
        </w:tc>
      </w:tr>
      <w:tr w:rsidR="003663C0" w:rsidRPr="00021887" w14:paraId="6CA67AEA" w14:textId="77777777" w:rsidTr="003663C0">
        <w:trPr>
          <w:jc w:val="center"/>
        </w:trPr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096A83C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564F3D9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</w:t>
            </w:r>
          </w:p>
        </w:tc>
        <w:tc>
          <w:tcPr>
            <w:tcW w:w="1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FBB0B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Vagas %</w:t>
            </w:r>
          </w:p>
        </w:tc>
        <w:tc>
          <w:tcPr>
            <w:tcW w:w="1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6250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Cursos %</w:t>
            </w:r>
          </w:p>
        </w:tc>
        <w:tc>
          <w:tcPr>
            <w:tcW w:w="145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B871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Instituições</w:t>
            </w:r>
          </w:p>
        </w:tc>
        <w:tc>
          <w:tcPr>
            <w:tcW w:w="14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D8360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Vagas %</w:t>
            </w:r>
          </w:p>
        </w:tc>
        <w:tc>
          <w:tcPr>
            <w:tcW w:w="145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F9CC7B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Cursos %</w:t>
            </w:r>
          </w:p>
        </w:tc>
      </w:tr>
      <w:tr w:rsidR="003663C0" w:rsidRPr="00021887" w14:paraId="477FB399" w14:textId="77777777" w:rsidTr="003663C0">
        <w:trPr>
          <w:jc w:val="center"/>
        </w:trPr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49C64F2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0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57D6830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9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5B6D557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,63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0C73CF3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4,4</w:t>
            </w:r>
          </w:p>
        </w:tc>
        <w:tc>
          <w:tcPr>
            <w:tcW w:w="1456" w:type="dxa"/>
            <w:tcBorders>
              <w:top w:val="single" w:sz="4" w:space="0" w:color="auto"/>
            </w:tcBorders>
            <w:vAlign w:val="center"/>
          </w:tcPr>
          <w:p w14:paraId="51E0E11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4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3B28427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5</w:t>
            </w:r>
          </w:p>
        </w:tc>
        <w:tc>
          <w:tcPr>
            <w:tcW w:w="1457" w:type="dxa"/>
            <w:tcBorders>
              <w:top w:val="single" w:sz="4" w:space="0" w:color="auto"/>
            </w:tcBorders>
            <w:vAlign w:val="center"/>
          </w:tcPr>
          <w:p w14:paraId="1289B20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3,3</w:t>
            </w:r>
          </w:p>
        </w:tc>
      </w:tr>
      <w:tr w:rsidR="003663C0" w:rsidRPr="00021887" w14:paraId="51B72709" w14:textId="77777777" w:rsidTr="003663C0">
        <w:trPr>
          <w:jc w:val="center"/>
        </w:trPr>
        <w:tc>
          <w:tcPr>
            <w:tcW w:w="1456" w:type="dxa"/>
            <w:vAlign w:val="center"/>
          </w:tcPr>
          <w:p w14:paraId="0919D47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1</w:t>
            </w:r>
          </w:p>
        </w:tc>
        <w:tc>
          <w:tcPr>
            <w:tcW w:w="1456" w:type="dxa"/>
            <w:vAlign w:val="center"/>
          </w:tcPr>
          <w:p w14:paraId="3EF9AC6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3</w:t>
            </w:r>
          </w:p>
        </w:tc>
        <w:tc>
          <w:tcPr>
            <w:tcW w:w="1456" w:type="dxa"/>
            <w:vAlign w:val="center"/>
          </w:tcPr>
          <w:p w14:paraId="0B58DCD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8</w:t>
            </w:r>
          </w:p>
        </w:tc>
        <w:tc>
          <w:tcPr>
            <w:tcW w:w="1456" w:type="dxa"/>
            <w:vAlign w:val="center"/>
          </w:tcPr>
          <w:p w14:paraId="6B1C042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6,2</w:t>
            </w:r>
          </w:p>
        </w:tc>
        <w:tc>
          <w:tcPr>
            <w:tcW w:w="1456" w:type="dxa"/>
            <w:vAlign w:val="center"/>
          </w:tcPr>
          <w:p w14:paraId="2CD76DC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7</w:t>
            </w:r>
          </w:p>
        </w:tc>
        <w:tc>
          <w:tcPr>
            <w:tcW w:w="1457" w:type="dxa"/>
            <w:vAlign w:val="center"/>
          </w:tcPr>
          <w:p w14:paraId="5F9A8A6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1,2</w:t>
            </w:r>
          </w:p>
        </w:tc>
        <w:tc>
          <w:tcPr>
            <w:tcW w:w="1457" w:type="dxa"/>
            <w:vAlign w:val="center"/>
          </w:tcPr>
          <w:p w14:paraId="46BCBD4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0,2</w:t>
            </w:r>
          </w:p>
        </w:tc>
      </w:tr>
      <w:tr w:rsidR="003663C0" w:rsidRPr="00021887" w14:paraId="00B1C363" w14:textId="77777777" w:rsidTr="003663C0">
        <w:trPr>
          <w:jc w:val="center"/>
        </w:trPr>
        <w:tc>
          <w:tcPr>
            <w:tcW w:w="1456" w:type="dxa"/>
            <w:vAlign w:val="center"/>
          </w:tcPr>
          <w:p w14:paraId="7A616BF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2</w:t>
            </w:r>
          </w:p>
        </w:tc>
        <w:tc>
          <w:tcPr>
            <w:tcW w:w="1456" w:type="dxa"/>
            <w:vAlign w:val="center"/>
          </w:tcPr>
          <w:p w14:paraId="0677F1E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5</w:t>
            </w:r>
          </w:p>
        </w:tc>
        <w:tc>
          <w:tcPr>
            <w:tcW w:w="1456" w:type="dxa"/>
            <w:vAlign w:val="center"/>
          </w:tcPr>
          <w:p w14:paraId="4288A2B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5,4</w:t>
            </w:r>
          </w:p>
        </w:tc>
        <w:tc>
          <w:tcPr>
            <w:tcW w:w="1456" w:type="dxa"/>
            <w:vAlign w:val="center"/>
          </w:tcPr>
          <w:p w14:paraId="0ED6C78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30,7</w:t>
            </w:r>
          </w:p>
        </w:tc>
        <w:tc>
          <w:tcPr>
            <w:tcW w:w="1456" w:type="dxa"/>
            <w:vAlign w:val="center"/>
          </w:tcPr>
          <w:p w14:paraId="60B174B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2</w:t>
            </w:r>
          </w:p>
        </w:tc>
        <w:tc>
          <w:tcPr>
            <w:tcW w:w="1457" w:type="dxa"/>
            <w:vAlign w:val="center"/>
          </w:tcPr>
          <w:p w14:paraId="12D74ED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4,2</w:t>
            </w:r>
          </w:p>
        </w:tc>
        <w:tc>
          <w:tcPr>
            <w:tcW w:w="1457" w:type="dxa"/>
            <w:vAlign w:val="center"/>
          </w:tcPr>
          <w:p w14:paraId="68F7ACE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5,2</w:t>
            </w:r>
          </w:p>
        </w:tc>
      </w:tr>
      <w:tr w:rsidR="003663C0" w:rsidRPr="00021887" w14:paraId="621DFFD8" w14:textId="77777777" w:rsidTr="003663C0">
        <w:trPr>
          <w:jc w:val="center"/>
        </w:trPr>
        <w:tc>
          <w:tcPr>
            <w:tcW w:w="1456" w:type="dxa"/>
            <w:vAlign w:val="center"/>
          </w:tcPr>
          <w:p w14:paraId="3EA164C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3</w:t>
            </w:r>
          </w:p>
        </w:tc>
        <w:tc>
          <w:tcPr>
            <w:tcW w:w="1456" w:type="dxa"/>
            <w:vAlign w:val="center"/>
          </w:tcPr>
          <w:p w14:paraId="50A4593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1</w:t>
            </w:r>
          </w:p>
        </w:tc>
        <w:tc>
          <w:tcPr>
            <w:tcW w:w="1456" w:type="dxa"/>
            <w:vAlign w:val="center"/>
          </w:tcPr>
          <w:p w14:paraId="4BFFBBB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5</w:t>
            </w:r>
          </w:p>
        </w:tc>
        <w:tc>
          <w:tcPr>
            <w:tcW w:w="1456" w:type="dxa"/>
            <w:vAlign w:val="center"/>
          </w:tcPr>
          <w:p w14:paraId="2CD15DC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35,4</w:t>
            </w:r>
          </w:p>
        </w:tc>
        <w:tc>
          <w:tcPr>
            <w:tcW w:w="1456" w:type="dxa"/>
            <w:vAlign w:val="center"/>
          </w:tcPr>
          <w:p w14:paraId="7707969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84</w:t>
            </w:r>
          </w:p>
        </w:tc>
        <w:tc>
          <w:tcPr>
            <w:tcW w:w="1457" w:type="dxa"/>
            <w:vAlign w:val="center"/>
          </w:tcPr>
          <w:p w14:paraId="792A513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8,1</w:t>
            </w:r>
          </w:p>
        </w:tc>
        <w:tc>
          <w:tcPr>
            <w:tcW w:w="1457" w:type="dxa"/>
            <w:vAlign w:val="center"/>
          </w:tcPr>
          <w:p w14:paraId="677A83C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9,6</w:t>
            </w:r>
          </w:p>
        </w:tc>
      </w:tr>
      <w:tr w:rsidR="003663C0" w:rsidRPr="00021887" w14:paraId="2AAB965C" w14:textId="77777777" w:rsidTr="003663C0">
        <w:trPr>
          <w:jc w:val="center"/>
        </w:trPr>
        <w:tc>
          <w:tcPr>
            <w:tcW w:w="1456" w:type="dxa"/>
            <w:vAlign w:val="center"/>
          </w:tcPr>
          <w:p w14:paraId="33ECF52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4</w:t>
            </w:r>
          </w:p>
        </w:tc>
        <w:tc>
          <w:tcPr>
            <w:tcW w:w="1456" w:type="dxa"/>
            <w:vAlign w:val="center"/>
          </w:tcPr>
          <w:p w14:paraId="2485EAC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18</w:t>
            </w:r>
          </w:p>
        </w:tc>
        <w:tc>
          <w:tcPr>
            <w:tcW w:w="1456" w:type="dxa"/>
            <w:vAlign w:val="center"/>
          </w:tcPr>
          <w:p w14:paraId="408BC52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,8</w:t>
            </w:r>
          </w:p>
        </w:tc>
        <w:tc>
          <w:tcPr>
            <w:tcW w:w="1456" w:type="dxa"/>
            <w:vAlign w:val="center"/>
          </w:tcPr>
          <w:p w14:paraId="4D18521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3,2</w:t>
            </w:r>
          </w:p>
        </w:tc>
        <w:tc>
          <w:tcPr>
            <w:tcW w:w="1456" w:type="dxa"/>
            <w:vAlign w:val="center"/>
          </w:tcPr>
          <w:p w14:paraId="3912618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9</w:t>
            </w:r>
          </w:p>
        </w:tc>
        <w:tc>
          <w:tcPr>
            <w:tcW w:w="1457" w:type="dxa"/>
            <w:vAlign w:val="center"/>
          </w:tcPr>
          <w:p w14:paraId="11332BD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8,9</w:t>
            </w:r>
          </w:p>
        </w:tc>
        <w:tc>
          <w:tcPr>
            <w:tcW w:w="1457" w:type="dxa"/>
            <w:vAlign w:val="center"/>
          </w:tcPr>
          <w:p w14:paraId="7326983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2,0</w:t>
            </w:r>
          </w:p>
        </w:tc>
      </w:tr>
      <w:tr w:rsidR="003663C0" w:rsidRPr="00021887" w14:paraId="36EEEEEE" w14:textId="77777777" w:rsidTr="003663C0">
        <w:trPr>
          <w:jc w:val="center"/>
        </w:trPr>
        <w:tc>
          <w:tcPr>
            <w:tcW w:w="1456" w:type="dxa"/>
            <w:vAlign w:val="center"/>
          </w:tcPr>
          <w:p w14:paraId="13B4097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5</w:t>
            </w:r>
          </w:p>
        </w:tc>
        <w:tc>
          <w:tcPr>
            <w:tcW w:w="1456" w:type="dxa"/>
            <w:vAlign w:val="center"/>
          </w:tcPr>
          <w:p w14:paraId="7CDAC22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0</w:t>
            </w:r>
          </w:p>
        </w:tc>
        <w:tc>
          <w:tcPr>
            <w:tcW w:w="1456" w:type="dxa"/>
            <w:vAlign w:val="center"/>
          </w:tcPr>
          <w:p w14:paraId="6F56983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5,3</w:t>
            </w:r>
          </w:p>
        </w:tc>
        <w:tc>
          <w:tcPr>
            <w:tcW w:w="1456" w:type="dxa"/>
            <w:vAlign w:val="center"/>
          </w:tcPr>
          <w:p w14:paraId="681B998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1,0</w:t>
            </w:r>
          </w:p>
        </w:tc>
        <w:tc>
          <w:tcPr>
            <w:tcW w:w="1456" w:type="dxa"/>
            <w:vAlign w:val="center"/>
          </w:tcPr>
          <w:p w14:paraId="05DCC40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1</w:t>
            </w:r>
          </w:p>
        </w:tc>
        <w:tc>
          <w:tcPr>
            <w:tcW w:w="1457" w:type="dxa"/>
            <w:vAlign w:val="center"/>
          </w:tcPr>
          <w:p w14:paraId="0158218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0,0</w:t>
            </w:r>
          </w:p>
        </w:tc>
        <w:tc>
          <w:tcPr>
            <w:tcW w:w="1457" w:type="dxa"/>
            <w:vAlign w:val="center"/>
          </w:tcPr>
          <w:p w14:paraId="2D0BC0C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8,2</w:t>
            </w:r>
          </w:p>
        </w:tc>
      </w:tr>
      <w:tr w:rsidR="003663C0" w:rsidRPr="00021887" w14:paraId="2CBD0D69" w14:textId="77777777" w:rsidTr="003663C0">
        <w:trPr>
          <w:jc w:val="center"/>
        </w:trPr>
        <w:tc>
          <w:tcPr>
            <w:tcW w:w="1456" w:type="dxa"/>
            <w:vAlign w:val="center"/>
          </w:tcPr>
          <w:p w14:paraId="0750E9A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6</w:t>
            </w:r>
          </w:p>
        </w:tc>
        <w:tc>
          <w:tcPr>
            <w:tcW w:w="1456" w:type="dxa"/>
            <w:vAlign w:val="center"/>
          </w:tcPr>
          <w:p w14:paraId="461F9A7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1</w:t>
            </w:r>
          </w:p>
        </w:tc>
        <w:tc>
          <w:tcPr>
            <w:tcW w:w="1456" w:type="dxa"/>
            <w:vAlign w:val="center"/>
          </w:tcPr>
          <w:p w14:paraId="4575539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6,4</w:t>
            </w:r>
          </w:p>
        </w:tc>
        <w:tc>
          <w:tcPr>
            <w:tcW w:w="1456" w:type="dxa"/>
            <w:vAlign w:val="center"/>
          </w:tcPr>
          <w:p w14:paraId="4114C6E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7,1</w:t>
            </w:r>
          </w:p>
        </w:tc>
        <w:tc>
          <w:tcPr>
            <w:tcW w:w="1456" w:type="dxa"/>
            <w:vAlign w:val="center"/>
          </w:tcPr>
          <w:p w14:paraId="55209B0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2</w:t>
            </w:r>
          </w:p>
        </w:tc>
        <w:tc>
          <w:tcPr>
            <w:tcW w:w="1457" w:type="dxa"/>
            <w:vAlign w:val="center"/>
          </w:tcPr>
          <w:p w14:paraId="5EE97F4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9,8</w:t>
            </w:r>
          </w:p>
        </w:tc>
        <w:tc>
          <w:tcPr>
            <w:tcW w:w="1457" w:type="dxa"/>
            <w:vAlign w:val="center"/>
          </w:tcPr>
          <w:p w14:paraId="3EC528D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4,0</w:t>
            </w:r>
          </w:p>
        </w:tc>
      </w:tr>
      <w:tr w:rsidR="003663C0" w:rsidRPr="00021887" w14:paraId="2CE10C26" w14:textId="77777777" w:rsidTr="003663C0">
        <w:trPr>
          <w:jc w:val="center"/>
        </w:trPr>
        <w:tc>
          <w:tcPr>
            <w:tcW w:w="1456" w:type="dxa"/>
            <w:vAlign w:val="center"/>
          </w:tcPr>
          <w:p w14:paraId="6BB8434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7</w:t>
            </w:r>
          </w:p>
        </w:tc>
        <w:tc>
          <w:tcPr>
            <w:tcW w:w="1456" w:type="dxa"/>
            <w:vAlign w:val="center"/>
          </w:tcPr>
          <w:p w14:paraId="16FA7F6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2</w:t>
            </w:r>
          </w:p>
        </w:tc>
        <w:tc>
          <w:tcPr>
            <w:tcW w:w="1456" w:type="dxa"/>
            <w:vAlign w:val="center"/>
          </w:tcPr>
          <w:p w14:paraId="22F615C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6,7</w:t>
            </w:r>
          </w:p>
        </w:tc>
        <w:tc>
          <w:tcPr>
            <w:tcW w:w="1456" w:type="dxa"/>
            <w:vAlign w:val="center"/>
          </w:tcPr>
          <w:p w14:paraId="55AEC6E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0,9</w:t>
            </w:r>
          </w:p>
        </w:tc>
        <w:tc>
          <w:tcPr>
            <w:tcW w:w="1456" w:type="dxa"/>
            <w:vAlign w:val="center"/>
          </w:tcPr>
          <w:p w14:paraId="2D10F0D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2</w:t>
            </w:r>
          </w:p>
        </w:tc>
        <w:tc>
          <w:tcPr>
            <w:tcW w:w="1457" w:type="dxa"/>
            <w:vAlign w:val="center"/>
          </w:tcPr>
          <w:p w14:paraId="7DF55EE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21,4</w:t>
            </w:r>
          </w:p>
        </w:tc>
        <w:tc>
          <w:tcPr>
            <w:tcW w:w="1457" w:type="dxa"/>
            <w:vAlign w:val="center"/>
          </w:tcPr>
          <w:p w14:paraId="494666C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6,2</w:t>
            </w:r>
          </w:p>
        </w:tc>
      </w:tr>
      <w:tr w:rsidR="003663C0" w:rsidRPr="00021887" w14:paraId="76432D3F" w14:textId="77777777" w:rsidTr="003663C0">
        <w:trPr>
          <w:jc w:val="center"/>
        </w:trPr>
        <w:tc>
          <w:tcPr>
            <w:tcW w:w="1456" w:type="dxa"/>
            <w:vAlign w:val="center"/>
          </w:tcPr>
          <w:p w14:paraId="509BE85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8</w:t>
            </w:r>
          </w:p>
        </w:tc>
        <w:tc>
          <w:tcPr>
            <w:tcW w:w="1456" w:type="dxa"/>
            <w:vAlign w:val="center"/>
          </w:tcPr>
          <w:p w14:paraId="082C557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30</w:t>
            </w:r>
          </w:p>
        </w:tc>
        <w:tc>
          <w:tcPr>
            <w:tcW w:w="1456" w:type="dxa"/>
            <w:vAlign w:val="center"/>
          </w:tcPr>
          <w:p w14:paraId="27D6F77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5,4</w:t>
            </w:r>
          </w:p>
        </w:tc>
        <w:tc>
          <w:tcPr>
            <w:tcW w:w="1456" w:type="dxa"/>
            <w:vAlign w:val="center"/>
          </w:tcPr>
          <w:p w14:paraId="7CDF7BA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7,3</w:t>
            </w:r>
          </w:p>
        </w:tc>
        <w:tc>
          <w:tcPr>
            <w:tcW w:w="1456" w:type="dxa"/>
            <w:vAlign w:val="center"/>
          </w:tcPr>
          <w:p w14:paraId="249761B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</w:t>
            </w:r>
          </w:p>
        </w:tc>
        <w:tc>
          <w:tcPr>
            <w:tcW w:w="1457" w:type="dxa"/>
            <w:vAlign w:val="center"/>
          </w:tcPr>
          <w:p w14:paraId="5E8CEEE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9,9</w:t>
            </w:r>
          </w:p>
        </w:tc>
        <w:tc>
          <w:tcPr>
            <w:tcW w:w="1457" w:type="dxa"/>
            <w:vAlign w:val="center"/>
          </w:tcPr>
          <w:p w14:paraId="5FB678B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1,5</w:t>
            </w:r>
          </w:p>
        </w:tc>
      </w:tr>
      <w:tr w:rsidR="003663C0" w:rsidRPr="00021887" w14:paraId="7FA34249" w14:textId="77777777" w:rsidTr="003663C0">
        <w:trPr>
          <w:jc w:val="center"/>
        </w:trPr>
        <w:tc>
          <w:tcPr>
            <w:tcW w:w="1456" w:type="dxa"/>
            <w:vAlign w:val="center"/>
          </w:tcPr>
          <w:p w14:paraId="0A2BBF6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19</w:t>
            </w:r>
          </w:p>
        </w:tc>
        <w:tc>
          <w:tcPr>
            <w:tcW w:w="1456" w:type="dxa"/>
            <w:vAlign w:val="center"/>
          </w:tcPr>
          <w:p w14:paraId="4B59988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29</w:t>
            </w:r>
          </w:p>
        </w:tc>
        <w:tc>
          <w:tcPr>
            <w:tcW w:w="1456" w:type="dxa"/>
            <w:vAlign w:val="center"/>
          </w:tcPr>
          <w:p w14:paraId="473D0D9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,29</w:t>
            </w:r>
          </w:p>
        </w:tc>
        <w:tc>
          <w:tcPr>
            <w:tcW w:w="1456" w:type="dxa"/>
            <w:vAlign w:val="center"/>
          </w:tcPr>
          <w:p w14:paraId="0C3E590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9,3</w:t>
            </w:r>
          </w:p>
        </w:tc>
        <w:tc>
          <w:tcPr>
            <w:tcW w:w="1456" w:type="dxa"/>
            <w:vAlign w:val="center"/>
          </w:tcPr>
          <w:p w14:paraId="4EEB3EB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7</w:t>
            </w:r>
          </w:p>
        </w:tc>
        <w:tc>
          <w:tcPr>
            <w:tcW w:w="1457" w:type="dxa"/>
            <w:vAlign w:val="center"/>
          </w:tcPr>
          <w:p w14:paraId="31D190A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,66</w:t>
            </w:r>
          </w:p>
        </w:tc>
        <w:tc>
          <w:tcPr>
            <w:tcW w:w="1457" w:type="dxa"/>
            <w:vAlign w:val="center"/>
          </w:tcPr>
          <w:p w14:paraId="4FA81E6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72,6</w:t>
            </w:r>
          </w:p>
        </w:tc>
      </w:tr>
      <w:tr w:rsidR="003663C0" w:rsidRPr="00021887" w14:paraId="7BA92D94" w14:textId="77777777" w:rsidTr="003663C0">
        <w:trPr>
          <w:jc w:val="center"/>
        </w:trPr>
        <w:tc>
          <w:tcPr>
            <w:tcW w:w="1456" w:type="dxa"/>
            <w:vAlign w:val="center"/>
          </w:tcPr>
          <w:p w14:paraId="3532E7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20</w:t>
            </w:r>
          </w:p>
        </w:tc>
        <w:tc>
          <w:tcPr>
            <w:tcW w:w="1456" w:type="dxa"/>
            <w:vAlign w:val="center"/>
          </w:tcPr>
          <w:p w14:paraId="7CF371E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25</w:t>
            </w:r>
          </w:p>
        </w:tc>
        <w:tc>
          <w:tcPr>
            <w:tcW w:w="1456" w:type="dxa"/>
            <w:vAlign w:val="center"/>
          </w:tcPr>
          <w:p w14:paraId="22664B6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10</w:t>
            </w:r>
          </w:p>
        </w:tc>
        <w:tc>
          <w:tcPr>
            <w:tcW w:w="1456" w:type="dxa"/>
            <w:vAlign w:val="center"/>
          </w:tcPr>
          <w:p w14:paraId="4967214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6,7</w:t>
            </w:r>
          </w:p>
        </w:tc>
        <w:tc>
          <w:tcPr>
            <w:tcW w:w="1456" w:type="dxa"/>
            <w:vAlign w:val="center"/>
          </w:tcPr>
          <w:p w14:paraId="14758F5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4</w:t>
            </w:r>
          </w:p>
        </w:tc>
        <w:tc>
          <w:tcPr>
            <w:tcW w:w="1457" w:type="dxa"/>
            <w:vAlign w:val="center"/>
          </w:tcPr>
          <w:p w14:paraId="7D08ECE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40</w:t>
            </w:r>
          </w:p>
        </w:tc>
        <w:tc>
          <w:tcPr>
            <w:tcW w:w="1457" w:type="dxa"/>
            <w:vAlign w:val="center"/>
          </w:tcPr>
          <w:p w14:paraId="5A75FE4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8,2</w:t>
            </w:r>
          </w:p>
        </w:tc>
      </w:tr>
      <w:tr w:rsidR="003663C0" w:rsidRPr="00021887" w14:paraId="4AADC370" w14:textId="77777777" w:rsidTr="003663C0">
        <w:trPr>
          <w:jc w:val="center"/>
        </w:trPr>
        <w:tc>
          <w:tcPr>
            <w:tcW w:w="1456" w:type="dxa"/>
            <w:vAlign w:val="center"/>
          </w:tcPr>
          <w:p w14:paraId="244678A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21</w:t>
            </w:r>
          </w:p>
        </w:tc>
        <w:tc>
          <w:tcPr>
            <w:tcW w:w="1456" w:type="dxa"/>
            <w:vAlign w:val="center"/>
          </w:tcPr>
          <w:p w14:paraId="3E8FA27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16</w:t>
            </w:r>
          </w:p>
        </w:tc>
        <w:tc>
          <w:tcPr>
            <w:tcW w:w="1456" w:type="dxa"/>
            <w:vAlign w:val="center"/>
          </w:tcPr>
          <w:p w14:paraId="27589C7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45</w:t>
            </w:r>
          </w:p>
        </w:tc>
        <w:tc>
          <w:tcPr>
            <w:tcW w:w="1456" w:type="dxa"/>
            <w:vAlign w:val="center"/>
          </w:tcPr>
          <w:p w14:paraId="0D77C7B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9,1</w:t>
            </w:r>
          </w:p>
        </w:tc>
        <w:tc>
          <w:tcPr>
            <w:tcW w:w="1456" w:type="dxa"/>
            <w:vAlign w:val="center"/>
          </w:tcPr>
          <w:p w14:paraId="473597B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1</w:t>
            </w:r>
          </w:p>
        </w:tc>
        <w:tc>
          <w:tcPr>
            <w:tcW w:w="1457" w:type="dxa"/>
            <w:vAlign w:val="center"/>
          </w:tcPr>
          <w:p w14:paraId="6E091D7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94</w:t>
            </w:r>
          </w:p>
        </w:tc>
        <w:tc>
          <w:tcPr>
            <w:tcW w:w="1457" w:type="dxa"/>
            <w:vAlign w:val="center"/>
          </w:tcPr>
          <w:p w14:paraId="6EBC58F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0,8</w:t>
            </w:r>
          </w:p>
        </w:tc>
      </w:tr>
      <w:tr w:rsidR="003663C0" w:rsidRPr="00021887" w14:paraId="30DB00EE" w14:textId="77777777" w:rsidTr="003663C0">
        <w:trPr>
          <w:jc w:val="center"/>
        </w:trPr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072F731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2022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425ECCD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28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49E5104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31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73AE21C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56,5</w:t>
            </w:r>
          </w:p>
        </w:tc>
        <w:tc>
          <w:tcPr>
            <w:tcW w:w="1456" w:type="dxa"/>
            <w:tcBorders>
              <w:bottom w:val="single" w:sz="4" w:space="0" w:color="auto"/>
            </w:tcBorders>
            <w:vAlign w:val="center"/>
          </w:tcPr>
          <w:p w14:paraId="7A537D2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97</w:t>
            </w: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6FF6211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4,41</w:t>
            </w:r>
          </w:p>
        </w:tc>
        <w:tc>
          <w:tcPr>
            <w:tcW w:w="1457" w:type="dxa"/>
            <w:tcBorders>
              <w:bottom w:val="single" w:sz="4" w:space="0" w:color="auto"/>
            </w:tcBorders>
            <w:vAlign w:val="center"/>
          </w:tcPr>
          <w:p w14:paraId="5060E917" w14:textId="77777777" w:rsidR="003663C0" w:rsidRPr="00021887" w:rsidRDefault="003663C0" w:rsidP="003663C0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66,2</w:t>
            </w:r>
          </w:p>
        </w:tc>
      </w:tr>
    </w:tbl>
    <w:p w14:paraId="1781843E" w14:textId="77777777" w:rsidR="003663C0" w:rsidRPr="00021887" w:rsidRDefault="003663C0" w:rsidP="003663C0">
      <w:pPr>
        <w:pStyle w:val="Legenda"/>
        <w:rPr>
          <w:rFonts w:ascii="Lato" w:hAnsi="Lato"/>
        </w:rPr>
      </w:pPr>
    </w:p>
    <w:p w14:paraId="5CBF81AD" w14:textId="3A7AE3CA" w:rsidR="003663C0" w:rsidRPr="00021887" w:rsidRDefault="003663C0" w:rsidP="003663C0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PROoHelh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</w:rPr>
        <w:t>(</w:t>
      </w:r>
      <w:r w:rsidRPr="00021887">
        <w:rPr>
          <w:rFonts w:ascii="Lato" w:hAnsi="Lato"/>
          <w:noProof/>
          <w:color w:val="0273AE"/>
        </w:rPr>
        <w:t>INEP, 2023; MEC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>.</w:t>
      </w:r>
    </w:p>
    <w:p w14:paraId="39324196" w14:textId="77777777" w:rsidR="003663C0" w:rsidRPr="00021887" w:rsidRDefault="003663C0">
      <w:pPr>
        <w:rPr>
          <w:rFonts w:ascii="Lato" w:hAnsi="Lato"/>
        </w:rPr>
      </w:pPr>
    </w:p>
    <w:p w14:paraId="0A4E3080" w14:textId="77777777" w:rsidR="003663C0" w:rsidRPr="00021887" w:rsidRDefault="003663C0">
      <w:pPr>
        <w:rPr>
          <w:rFonts w:ascii="Lato" w:hAnsi="Lato"/>
        </w:rPr>
      </w:pPr>
    </w:p>
    <w:p w14:paraId="63A55E86" w14:textId="77777777" w:rsidR="003663C0" w:rsidRPr="00021887" w:rsidRDefault="003663C0">
      <w:pPr>
        <w:rPr>
          <w:rFonts w:ascii="Lato" w:hAnsi="Lato"/>
        </w:rPr>
      </w:pPr>
    </w:p>
    <w:p w14:paraId="4FA4F89B" w14:textId="77777777" w:rsidR="003663C0" w:rsidRPr="00021887" w:rsidRDefault="003663C0">
      <w:pPr>
        <w:rPr>
          <w:rFonts w:ascii="Lato" w:hAnsi="Lato"/>
        </w:rPr>
      </w:pPr>
    </w:p>
    <w:p w14:paraId="30D81C0B" w14:textId="77777777" w:rsidR="003663C0" w:rsidRPr="00021887" w:rsidRDefault="003663C0">
      <w:pPr>
        <w:rPr>
          <w:rFonts w:ascii="Lato" w:hAnsi="Lato"/>
        </w:rPr>
      </w:pPr>
    </w:p>
    <w:p w14:paraId="5E159FE6" w14:textId="77777777" w:rsidR="003663C0" w:rsidRPr="00021887" w:rsidRDefault="003663C0">
      <w:pPr>
        <w:rPr>
          <w:rFonts w:ascii="Lato" w:hAnsi="Lato"/>
        </w:rPr>
      </w:pPr>
    </w:p>
    <w:p w14:paraId="7A72588C" w14:textId="77777777" w:rsidR="003663C0" w:rsidRPr="00021887" w:rsidRDefault="003663C0">
      <w:pPr>
        <w:rPr>
          <w:rFonts w:ascii="Lato" w:hAnsi="Lato"/>
        </w:rPr>
      </w:pPr>
    </w:p>
    <w:p w14:paraId="35E49B87" w14:textId="77777777" w:rsidR="003663C0" w:rsidRPr="00021887" w:rsidRDefault="003663C0">
      <w:pPr>
        <w:rPr>
          <w:rFonts w:ascii="Lato" w:hAnsi="Lato"/>
        </w:rPr>
      </w:pPr>
    </w:p>
    <w:p w14:paraId="1C6DB763" w14:textId="77777777" w:rsidR="003663C0" w:rsidRPr="00021887" w:rsidRDefault="003663C0">
      <w:pPr>
        <w:rPr>
          <w:rFonts w:ascii="Lato" w:hAnsi="Lato"/>
        </w:rPr>
      </w:pPr>
    </w:p>
    <w:p w14:paraId="66E20724" w14:textId="77777777" w:rsidR="003663C0" w:rsidRPr="00021887" w:rsidRDefault="003663C0">
      <w:pPr>
        <w:rPr>
          <w:rFonts w:ascii="Lato" w:hAnsi="Lato"/>
        </w:rPr>
      </w:pPr>
    </w:p>
    <w:p w14:paraId="3B7E4201" w14:textId="38FB1F2F" w:rsidR="003663C0" w:rsidRPr="00021887" w:rsidRDefault="005067FA" w:rsidP="003663C0">
      <w:pPr>
        <w:pStyle w:val="SemEspaamento"/>
        <w:rPr>
          <w:rFonts w:ascii="Lato" w:hAnsi="Lato"/>
          <w:color w:val="000000" w:themeColor="text1"/>
          <w:sz w:val="24"/>
        </w:rPr>
      </w:pPr>
      <w:r>
        <w:rPr>
          <w:rFonts w:ascii="Lato" w:hAnsi="Lato"/>
          <w:color w:val="000000" w:themeColor="text1"/>
          <w:sz w:val="24"/>
        </w:rPr>
        <w:t xml:space="preserve">Tabela 3 – </w:t>
      </w:r>
      <w:r w:rsidR="003663C0" w:rsidRPr="00021887">
        <w:rPr>
          <w:rFonts w:ascii="Lato" w:hAnsi="Lato"/>
          <w:color w:val="000000" w:themeColor="text1"/>
          <w:sz w:val="24"/>
        </w:rPr>
        <w:t>Estatísticas descritivas das variáveis dependentes (2010 – 2022)</w:t>
      </w:r>
    </w:p>
    <w:p w14:paraId="56445F4F" w14:textId="77777777" w:rsidR="003663C0" w:rsidRPr="00021887" w:rsidRDefault="003663C0" w:rsidP="003663C0">
      <w:pPr>
        <w:pStyle w:val="SemEspaamento"/>
        <w:rPr>
          <w:rFonts w:ascii="Lato" w:hAnsi="Lato"/>
          <w:color w:val="000000" w:themeColor="text1"/>
          <w:sz w:val="24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3"/>
        <w:gridCol w:w="1417"/>
        <w:gridCol w:w="1276"/>
        <w:gridCol w:w="1276"/>
        <w:gridCol w:w="1559"/>
        <w:gridCol w:w="1417"/>
        <w:gridCol w:w="1471"/>
        <w:gridCol w:w="1318"/>
        <w:gridCol w:w="1231"/>
        <w:gridCol w:w="1417"/>
        <w:gridCol w:w="992"/>
      </w:tblGrid>
      <w:tr w:rsidR="003663C0" w:rsidRPr="00021887" w14:paraId="21CA2BFD" w14:textId="77777777" w:rsidTr="003663C0">
        <w:trPr>
          <w:jc w:val="center"/>
        </w:trPr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B6F33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C68DE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SISU</w:t>
            </w:r>
          </w:p>
          <w:p w14:paraId="7A6EEBF1" w14:textId="053E288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(cursos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5E7BA2" w14:textId="473E91F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Feminino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B9ABBA" w14:textId="38A7363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Até 17 ano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FDC90D" w14:textId="79FD526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Entre 18 e 24 ano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316C055" w14:textId="0D55C8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Entre 25 e 29 anos</w:t>
            </w:r>
          </w:p>
        </w:tc>
        <w:tc>
          <w:tcPr>
            <w:tcW w:w="147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DD30BA" w14:textId="13D66DC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Não-brancos</w:t>
            </w:r>
          </w:p>
        </w:tc>
        <w:tc>
          <w:tcPr>
            <w:tcW w:w="126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A34415" w14:textId="0E0CE68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Deficiência</w:t>
            </w:r>
          </w:p>
        </w:tc>
        <w:tc>
          <w:tcPr>
            <w:tcW w:w="123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77C4DB" w14:textId="60036BF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Escola públic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C7B642" w14:textId="14CC683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Apoio socia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A804BA" w14:textId="3B8FD2C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2"/>
                <w:szCs w:val="22"/>
              </w:rPr>
              <w:t>Nº obs.</w:t>
            </w:r>
          </w:p>
        </w:tc>
      </w:tr>
      <w:tr w:rsidR="003663C0" w:rsidRPr="00021887" w14:paraId="7EF49C43" w14:textId="77777777" w:rsidTr="003663C0">
        <w:trPr>
          <w:jc w:val="center"/>
        </w:trPr>
        <w:tc>
          <w:tcPr>
            <w:tcW w:w="993" w:type="dxa"/>
            <w:tcBorders>
              <w:top w:val="single" w:sz="4" w:space="0" w:color="auto"/>
            </w:tcBorders>
            <w:vAlign w:val="center"/>
          </w:tcPr>
          <w:p w14:paraId="64064946" w14:textId="756B4A4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0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1D3A364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21</w:t>
            </w:r>
          </w:p>
          <w:p w14:paraId="0D7B32CD" w14:textId="5D42085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E1C85A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45A823FD" w14:textId="1741064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52ED1F6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76DF787A" w14:textId="6DDB82F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5EF780B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3</w:t>
            </w:r>
          </w:p>
          <w:p w14:paraId="72BFABE9" w14:textId="5812147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7543393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44CEB572" w14:textId="2EF6EEB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tcBorders>
              <w:top w:val="single" w:sz="4" w:space="0" w:color="auto"/>
            </w:tcBorders>
            <w:vAlign w:val="center"/>
          </w:tcPr>
          <w:p w14:paraId="09D63E3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7</w:t>
            </w:r>
          </w:p>
          <w:p w14:paraId="1160B62E" w14:textId="7B1D513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tcBorders>
              <w:top w:val="single" w:sz="4" w:space="0" w:color="auto"/>
            </w:tcBorders>
            <w:vAlign w:val="center"/>
          </w:tcPr>
          <w:p w14:paraId="7A2CC47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0</w:t>
            </w:r>
          </w:p>
          <w:p w14:paraId="2F1200FB" w14:textId="227B317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231" w:type="dxa"/>
            <w:tcBorders>
              <w:top w:val="single" w:sz="4" w:space="0" w:color="auto"/>
            </w:tcBorders>
            <w:vAlign w:val="center"/>
          </w:tcPr>
          <w:p w14:paraId="262A2E0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9</w:t>
            </w:r>
          </w:p>
          <w:p w14:paraId="387F9ABE" w14:textId="3B34F3E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4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1F8D0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0F9B225A" w14:textId="2154C66C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tcBorders>
              <w:top w:val="single" w:sz="4" w:space="0" w:color="auto"/>
            </w:tcBorders>
            <w:vAlign w:val="center"/>
          </w:tcPr>
          <w:p w14:paraId="4D819316" w14:textId="3D5C605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026</w:t>
            </w:r>
          </w:p>
        </w:tc>
      </w:tr>
      <w:tr w:rsidR="003663C0" w:rsidRPr="00021887" w14:paraId="28A29656" w14:textId="77777777" w:rsidTr="003663C0">
        <w:trPr>
          <w:jc w:val="center"/>
        </w:trPr>
        <w:tc>
          <w:tcPr>
            <w:tcW w:w="993" w:type="dxa"/>
            <w:vAlign w:val="center"/>
          </w:tcPr>
          <w:p w14:paraId="091BBE6A" w14:textId="52A90CF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1</w:t>
            </w:r>
          </w:p>
        </w:tc>
        <w:tc>
          <w:tcPr>
            <w:tcW w:w="1417" w:type="dxa"/>
            <w:vAlign w:val="center"/>
          </w:tcPr>
          <w:p w14:paraId="3D488BF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34</w:t>
            </w:r>
          </w:p>
          <w:p w14:paraId="15F1ED88" w14:textId="232E392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7)</w:t>
            </w:r>
          </w:p>
        </w:tc>
        <w:tc>
          <w:tcPr>
            <w:tcW w:w="1276" w:type="dxa"/>
            <w:vAlign w:val="center"/>
          </w:tcPr>
          <w:p w14:paraId="5A675F3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0D3E98ED" w14:textId="4ABCEA8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338D416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29929C0A" w14:textId="4D13A97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056B95E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2</w:t>
            </w:r>
          </w:p>
          <w:p w14:paraId="53EB1A9D" w14:textId="0B616B1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vAlign w:val="center"/>
          </w:tcPr>
          <w:p w14:paraId="14666B6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3ADE9C7E" w14:textId="3832770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4D75A34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0</w:t>
            </w:r>
          </w:p>
          <w:p w14:paraId="22C073EE" w14:textId="3505A55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268" w:type="dxa"/>
            <w:vAlign w:val="center"/>
          </w:tcPr>
          <w:p w14:paraId="3FDF10A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0</w:t>
            </w:r>
          </w:p>
          <w:p w14:paraId="59A52267" w14:textId="6B8F65D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1)</w:t>
            </w:r>
          </w:p>
        </w:tc>
        <w:tc>
          <w:tcPr>
            <w:tcW w:w="1231" w:type="dxa"/>
            <w:vAlign w:val="center"/>
          </w:tcPr>
          <w:p w14:paraId="4DCC1C5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9</w:t>
            </w:r>
          </w:p>
          <w:p w14:paraId="54730FF0" w14:textId="2A6868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2)</w:t>
            </w:r>
          </w:p>
        </w:tc>
        <w:tc>
          <w:tcPr>
            <w:tcW w:w="1417" w:type="dxa"/>
            <w:vAlign w:val="center"/>
          </w:tcPr>
          <w:p w14:paraId="0967B8D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2D0888E8" w14:textId="6B2AAAE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6)</w:t>
            </w:r>
          </w:p>
        </w:tc>
        <w:tc>
          <w:tcPr>
            <w:tcW w:w="992" w:type="dxa"/>
            <w:vAlign w:val="center"/>
          </w:tcPr>
          <w:p w14:paraId="3B78E980" w14:textId="2CEC241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357</w:t>
            </w:r>
          </w:p>
        </w:tc>
      </w:tr>
      <w:tr w:rsidR="003663C0" w:rsidRPr="00021887" w14:paraId="331816FB" w14:textId="77777777" w:rsidTr="003663C0">
        <w:trPr>
          <w:jc w:val="center"/>
        </w:trPr>
        <w:tc>
          <w:tcPr>
            <w:tcW w:w="993" w:type="dxa"/>
            <w:vAlign w:val="center"/>
          </w:tcPr>
          <w:p w14:paraId="006E3BFC" w14:textId="7E1A627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2</w:t>
            </w:r>
          </w:p>
        </w:tc>
        <w:tc>
          <w:tcPr>
            <w:tcW w:w="1417" w:type="dxa"/>
            <w:vAlign w:val="center"/>
          </w:tcPr>
          <w:p w14:paraId="13C3421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0</w:t>
            </w:r>
          </w:p>
          <w:p w14:paraId="36F7680D" w14:textId="44CABFF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9)</w:t>
            </w:r>
          </w:p>
        </w:tc>
        <w:tc>
          <w:tcPr>
            <w:tcW w:w="1276" w:type="dxa"/>
            <w:vAlign w:val="center"/>
          </w:tcPr>
          <w:p w14:paraId="46F0C1F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0A7B5276" w14:textId="1D4D8F6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39A693D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6ADF2B38" w14:textId="46832E7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389269F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1</w:t>
            </w:r>
          </w:p>
          <w:p w14:paraId="5B80F407" w14:textId="63F7C3A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5B56E75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193F314D" w14:textId="2FF62E2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4D8A04C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1</w:t>
            </w:r>
          </w:p>
          <w:p w14:paraId="151AEB93" w14:textId="42E566C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268" w:type="dxa"/>
            <w:vAlign w:val="center"/>
          </w:tcPr>
          <w:p w14:paraId="311F8C1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0</w:t>
            </w:r>
          </w:p>
          <w:p w14:paraId="63B0ADED" w14:textId="224D56B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1)</w:t>
            </w:r>
          </w:p>
        </w:tc>
        <w:tc>
          <w:tcPr>
            <w:tcW w:w="1231" w:type="dxa"/>
            <w:vAlign w:val="center"/>
          </w:tcPr>
          <w:p w14:paraId="07207FD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38</w:t>
            </w:r>
          </w:p>
          <w:p w14:paraId="770EECA9" w14:textId="04D51DA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4)</w:t>
            </w:r>
          </w:p>
        </w:tc>
        <w:tc>
          <w:tcPr>
            <w:tcW w:w="1417" w:type="dxa"/>
            <w:vAlign w:val="center"/>
          </w:tcPr>
          <w:p w14:paraId="4C5524E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394FC99C" w14:textId="7974E54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44F62C8E" w14:textId="63E0692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84</w:t>
            </w:r>
          </w:p>
        </w:tc>
      </w:tr>
      <w:tr w:rsidR="003663C0" w:rsidRPr="00021887" w14:paraId="6B80AD03" w14:textId="77777777" w:rsidTr="003663C0">
        <w:trPr>
          <w:jc w:val="center"/>
        </w:trPr>
        <w:tc>
          <w:tcPr>
            <w:tcW w:w="993" w:type="dxa"/>
            <w:vAlign w:val="center"/>
          </w:tcPr>
          <w:p w14:paraId="3E367B64" w14:textId="15B9202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3</w:t>
            </w:r>
          </w:p>
        </w:tc>
        <w:tc>
          <w:tcPr>
            <w:tcW w:w="1417" w:type="dxa"/>
            <w:vAlign w:val="center"/>
          </w:tcPr>
          <w:p w14:paraId="6F8976F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7</w:t>
            </w:r>
          </w:p>
          <w:p w14:paraId="6DD7054A" w14:textId="07A6974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50)</w:t>
            </w:r>
          </w:p>
        </w:tc>
        <w:tc>
          <w:tcPr>
            <w:tcW w:w="1276" w:type="dxa"/>
            <w:vAlign w:val="center"/>
          </w:tcPr>
          <w:p w14:paraId="7CD543C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1</w:t>
            </w:r>
          </w:p>
          <w:p w14:paraId="3B06C509" w14:textId="1C96F1D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709FD41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5E846CB8" w14:textId="3E986B2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50F636A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2</w:t>
            </w:r>
          </w:p>
          <w:p w14:paraId="0AE2E197" w14:textId="109B0F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vAlign w:val="center"/>
          </w:tcPr>
          <w:p w14:paraId="35ADD8F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1F258CE2" w14:textId="6969F7A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4C94380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23</w:t>
            </w:r>
          </w:p>
          <w:p w14:paraId="079DFF18" w14:textId="6D359E0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vAlign w:val="center"/>
          </w:tcPr>
          <w:p w14:paraId="41FAB3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3C36673C" w14:textId="49D0919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1)</w:t>
            </w:r>
          </w:p>
        </w:tc>
        <w:tc>
          <w:tcPr>
            <w:tcW w:w="1231" w:type="dxa"/>
            <w:vAlign w:val="center"/>
          </w:tcPr>
          <w:p w14:paraId="602861F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58</w:t>
            </w:r>
          </w:p>
          <w:p w14:paraId="77AF50AE" w14:textId="0842754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8)</w:t>
            </w:r>
          </w:p>
        </w:tc>
        <w:tc>
          <w:tcPr>
            <w:tcW w:w="1417" w:type="dxa"/>
            <w:vAlign w:val="center"/>
          </w:tcPr>
          <w:p w14:paraId="474BB8B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7</w:t>
            </w:r>
          </w:p>
          <w:p w14:paraId="5A6C3B8C" w14:textId="3EF9B13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30)</w:t>
            </w:r>
          </w:p>
        </w:tc>
        <w:tc>
          <w:tcPr>
            <w:tcW w:w="992" w:type="dxa"/>
            <w:vAlign w:val="center"/>
          </w:tcPr>
          <w:p w14:paraId="05355EC0" w14:textId="794CA47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48</w:t>
            </w:r>
          </w:p>
        </w:tc>
      </w:tr>
      <w:tr w:rsidR="003663C0" w:rsidRPr="00021887" w14:paraId="41A76BAE" w14:textId="77777777" w:rsidTr="003663C0">
        <w:trPr>
          <w:jc w:val="center"/>
        </w:trPr>
        <w:tc>
          <w:tcPr>
            <w:tcW w:w="993" w:type="dxa"/>
            <w:vAlign w:val="center"/>
          </w:tcPr>
          <w:p w14:paraId="427A2DF2" w14:textId="1D3124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1417" w:type="dxa"/>
            <w:vAlign w:val="center"/>
          </w:tcPr>
          <w:p w14:paraId="1D77BD5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9</w:t>
            </w:r>
          </w:p>
          <w:p w14:paraId="3FBD4D0B" w14:textId="15A8781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9)</w:t>
            </w:r>
          </w:p>
        </w:tc>
        <w:tc>
          <w:tcPr>
            <w:tcW w:w="1276" w:type="dxa"/>
            <w:vAlign w:val="center"/>
          </w:tcPr>
          <w:p w14:paraId="4CE41AA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1</w:t>
            </w:r>
          </w:p>
          <w:p w14:paraId="554A0C7C" w14:textId="65DFD5C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7CF8FF6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3</w:t>
            </w:r>
          </w:p>
          <w:p w14:paraId="36E46D04" w14:textId="776A4B6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4)</w:t>
            </w:r>
          </w:p>
        </w:tc>
        <w:tc>
          <w:tcPr>
            <w:tcW w:w="1559" w:type="dxa"/>
            <w:vAlign w:val="center"/>
          </w:tcPr>
          <w:p w14:paraId="3FE8B38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7D6F7B78" w14:textId="5D3BA56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195E562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1C83F730" w14:textId="531D067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088C8A2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34</w:t>
            </w:r>
          </w:p>
          <w:p w14:paraId="0278604F" w14:textId="129CAD1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268" w:type="dxa"/>
            <w:vAlign w:val="center"/>
          </w:tcPr>
          <w:p w14:paraId="6239CF3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0689B5C7" w14:textId="5ECE566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18480E6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58</w:t>
            </w:r>
          </w:p>
          <w:p w14:paraId="1F65D8E6" w14:textId="1F5DCC4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9)</w:t>
            </w:r>
          </w:p>
        </w:tc>
        <w:tc>
          <w:tcPr>
            <w:tcW w:w="1417" w:type="dxa"/>
            <w:vAlign w:val="center"/>
          </w:tcPr>
          <w:p w14:paraId="03E9E89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3</w:t>
            </w:r>
          </w:p>
          <w:p w14:paraId="7CD2E6A0" w14:textId="3F8D7EE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992" w:type="dxa"/>
            <w:vAlign w:val="center"/>
          </w:tcPr>
          <w:p w14:paraId="41E67871" w14:textId="76D3E1F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9.114</w:t>
            </w:r>
          </w:p>
        </w:tc>
      </w:tr>
      <w:tr w:rsidR="003663C0" w:rsidRPr="00021887" w14:paraId="7AD30BB9" w14:textId="77777777" w:rsidTr="003663C0">
        <w:trPr>
          <w:jc w:val="center"/>
        </w:trPr>
        <w:tc>
          <w:tcPr>
            <w:tcW w:w="993" w:type="dxa"/>
            <w:vAlign w:val="center"/>
          </w:tcPr>
          <w:p w14:paraId="4EDAC9E0" w14:textId="0E162EF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1417" w:type="dxa"/>
            <w:vAlign w:val="center"/>
          </w:tcPr>
          <w:p w14:paraId="78DA2F9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7</w:t>
            </w:r>
          </w:p>
          <w:p w14:paraId="48FD5D40" w14:textId="6561E2D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7)</w:t>
            </w:r>
          </w:p>
        </w:tc>
        <w:tc>
          <w:tcPr>
            <w:tcW w:w="1276" w:type="dxa"/>
            <w:vAlign w:val="center"/>
          </w:tcPr>
          <w:p w14:paraId="2B5F7FD3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0</w:t>
            </w:r>
          </w:p>
          <w:p w14:paraId="08F5BA9D" w14:textId="09B77B4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4385CBD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1262C10A" w14:textId="7EE8FDD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44670EF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62CF0876" w14:textId="40B5B50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8)</w:t>
            </w:r>
          </w:p>
        </w:tc>
        <w:tc>
          <w:tcPr>
            <w:tcW w:w="1417" w:type="dxa"/>
            <w:vAlign w:val="center"/>
          </w:tcPr>
          <w:p w14:paraId="5DC631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65F83DFD" w14:textId="1771742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5E5D704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38</w:t>
            </w:r>
          </w:p>
          <w:p w14:paraId="60ADAEB1" w14:textId="41A9B09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268" w:type="dxa"/>
            <w:vAlign w:val="center"/>
          </w:tcPr>
          <w:p w14:paraId="790303F2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4736D4F0" w14:textId="03BB523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64DB047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1</w:t>
            </w:r>
          </w:p>
          <w:p w14:paraId="48DC7330" w14:textId="41462B0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7)</w:t>
            </w:r>
          </w:p>
        </w:tc>
        <w:tc>
          <w:tcPr>
            <w:tcW w:w="1417" w:type="dxa"/>
            <w:vAlign w:val="center"/>
          </w:tcPr>
          <w:p w14:paraId="4D943DE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3</w:t>
            </w:r>
          </w:p>
          <w:p w14:paraId="2CEDABC1" w14:textId="4B17FBC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992" w:type="dxa"/>
            <w:vAlign w:val="center"/>
          </w:tcPr>
          <w:p w14:paraId="34E2C602" w14:textId="57FF905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9.084</w:t>
            </w:r>
          </w:p>
        </w:tc>
      </w:tr>
      <w:tr w:rsidR="003663C0" w:rsidRPr="00021887" w14:paraId="272F548E" w14:textId="77777777" w:rsidTr="003663C0">
        <w:trPr>
          <w:jc w:val="center"/>
        </w:trPr>
        <w:tc>
          <w:tcPr>
            <w:tcW w:w="993" w:type="dxa"/>
            <w:vAlign w:val="center"/>
          </w:tcPr>
          <w:p w14:paraId="0D759F9D" w14:textId="0EEAC46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6</w:t>
            </w:r>
          </w:p>
        </w:tc>
        <w:tc>
          <w:tcPr>
            <w:tcW w:w="1417" w:type="dxa"/>
            <w:vAlign w:val="center"/>
          </w:tcPr>
          <w:p w14:paraId="78056DD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2</w:t>
            </w:r>
          </w:p>
          <w:p w14:paraId="5EB3F281" w14:textId="0354693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5)</w:t>
            </w:r>
          </w:p>
        </w:tc>
        <w:tc>
          <w:tcPr>
            <w:tcW w:w="1276" w:type="dxa"/>
            <w:vAlign w:val="center"/>
          </w:tcPr>
          <w:p w14:paraId="30A4A74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9</w:t>
            </w:r>
          </w:p>
          <w:p w14:paraId="024BA449" w14:textId="37B22C2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52817EE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78DFE760" w14:textId="4CEF504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4E04D39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2</w:t>
            </w:r>
          </w:p>
          <w:p w14:paraId="0F82AFAE" w14:textId="2A35E75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7)</w:t>
            </w:r>
          </w:p>
        </w:tc>
        <w:tc>
          <w:tcPr>
            <w:tcW w:w="1417" w:type="dxa"/>
            <w:vAlign w:val="center"/>
          </w:tcPr>
          <w:p w14:paraId="7EBF32C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2</w:t>
            </w:r>
          </w:p>
          <w:p w14:paraId="726FB21E" w14:textId="080CE62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8)</w:t>
            </w:r>
          </w:p>
        </w:tc>
        <w:tc>
          <w:tcPr>
            <w:tcW w:w="1471" w:type="dxa"/>
            <w:vAlign w:val="center"/>
          </w:tcPr>
          <w:p w14:paraId="7C09268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3</w:t>
            </w:r>
          </w:p>
          <w:p w14:paraId="24CA99FE" w14:textId="0618A43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268" w:type="dxa"/>
            <w:vAlign w:val="center"/>
          </w:tcPr>
          <w:p w14:paraId="4F5A981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2730FA45" w14:textId="6189EF0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50EE1A3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2</w:t>
            </w:r>
          </w:p>
          <w:p w14:paraId="56D3BAB0" w14:textId="5970A1B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1417" w:type="dxa"/>
            <w:vAlign w:val="center"/>
          </w:tcPr>
          <w:p w14:paraId="7C5CBFE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4</w:t>
            </w:r>
          </w:p>
          <w:p w14:paraId="0CE2894E" w14:textId="0D39ED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69BA327A" w14:textId="05EE037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13</w:t>
            </w:r>
          </w:p>
        </w:tc>
      </w:tr>
      <w:tr w:rsidR="003663C0" w:rsidRPr="00021887" w14:paraId="4CA6D038" w14:textId="77777777" w:rsidTr="003663C0">
        <w:trPr>
          <w:jc w:val="center"/>
        </w:trPr>
        <w:tc>
          <w:tcPr>
            <w:tcW w:w="993" w:type="dxa"/>
            <w:vAlign w:val="center"/>
          </w:tcPr>
          <w:p w14:paraId="5DCB8415" w14:textId="01882B4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7</w:t>
            </w:r>
          </w:p>
        </w:tc>
        <w:tc>
          <w:tcPr>
            <w:tcW w:w="1417" w:type="dxa"/>
            <w:vAlign w:val="center"/>
          </w:tcPr>
          <w:p w14:paraId="6643229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7</w:t>
            </w:r>
          </w:p>
          <w:p w14:paraId="30C7D71D" w14:textId="3892AC7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2)</w:t>
            </w:r>
          </w:p>
        </w:tc>
        <w:tc>
          <w:tcPr>
            <w:tcW w:w="1276" w:type="dxa"/>
            <w:vAlign w:val="center"/>
          </w:tcPr>
          <w:p w14:paraId="013ED75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8</w:t>
            </w:r>
          </w:p>
          <w:p w14:paraId="39AED87C" w14:textId="62D8363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75F7487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25ADBB29" w14:textId="2AA526E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437B7DD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3</w:t>
            </w:r>
          </w:p>
          <w:p w14:paraId="1B1B51F2" w14:textId="739715A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7E3782B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22A6E3D0" w14:textId="329E203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454D258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478C05B8" w14:textId="3BA5D90E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vAlign w:val="center"/>
          </w:tcPr>
          <w:p w14:paraId="518FA7F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3EAD8932" w14:textId="0F2B2A1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70ECF96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2</w:t>
            </w:r>
          </w:p>
          <w:p w14:paraId="0425672D" w14:textId="4E27E6C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417" w:type="dxa"/>
            <w:vAlign w:val="center"/>
          </w:tcPr>
          <w:p w14:paraId="267BEB0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4</w:t>
            </w:r>
          </w:p>
          <w:p w14:paraId="08913D2D" w14:textId="7AF3E59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992" w:type="dxa"/>
            <w:vAlign w:val="center"/>
          </w:tcPr>
          <w:p w14:paraId="46E4A550" w14:textId="6171C08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771</w:t>
            </w:r>
          </w:p>
        </w:tc>
      </w:tr>
      <w:tr w:rsidR="003663C0" w:rsidRPr="00021887" w14:paraId="0B4935CE" w14:textId="77777777" w:rsidTr="003663C0">
        <w:trPr>
          <w:jc w:val="center"/>
        </w:trPr>
        <w:tc>
          <w:tcPr>
            <w:tcW w:w="993" w:type="dxa"/>
            <w:vAlign w:val="center"/>
          </w:tcPr>
          <w:p w14:paraId="368ECC3C" w14:textId="3FFB180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8</w:t>
            </w:r>
          </w:p>
        </w:tc>
        <w:tc>
          <w:tcPr>
            <w:tcW w:w="1417" w:type="dxa"/>
            <w:vAlign w:val="center"/>
          </w:tcPr>
          <w:p w14:paraId="5BAC799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1</w:t>
            </w:r>
          </w:p>
          <w:p w14:paraId="2717619F" w14:textId="02C2B01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5)</w:t>
            </w:r>
          </w:p>
        </w:tc>
        <w:tc>
          <w:tcPr>
            <w:tcW w:w="1276" w:type="dxa"/>
            <w:vAlign w:val="center"/>
          </w:tcPr>
          <w:p w14:paraId="0F1A5E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9</w:t>
            </w:r>
          </w:p>
          <w:p w14:paraId="38E9AC7A" w14:textId="0199341C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1915648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2</w:t>
            </w:r>
          </w:p>
          <w:p w14:paraId="199AD6D2" w14:textId="64BF00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2D8A1F3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3</w:t>
            </w:r>
          </w:p>
          <w:p w14:paraId="21BCA11D" w14:textId="26DD520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79F97B0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57E9BF28" w14:textId="72F29EA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349D55B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5795F149" w14:textId="12EE0E1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1268" w:type="dxa"/>
            <w:vAlign w:val="center"/>
          </w:tcPr>
          <w:p w14:paraId="4B55911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41FD6F1C" w14:textId="2CAC7BD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05D4807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3</w:t>
            </w:r>
          </w:p>
          <w:p w14:paraId="3509BB59" w14:textId="44508B4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6)</w:t>
            </w:r>
          </w:p>
        </w:tc>
        <w:tc>
          <w:tcPr>
            <w:tcW w:w="1417" w:type="dxa"/>
            <w:vAlign w:val="center"/>
          </w:tcPr>
          <w:p w14:paraId="3C7C970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5</w:t>
            </w:r>
          </w:p>
          <w:p w14:paraId="2D8C8220" w14:textId="12BA5BB5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0268D893" w14:textId="121A6F3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790</w:t>
            </w:r>
          </w:p>
        </w:tc>
      </w:tr>
      <w:tr w:rsidR="003663C0" w:rsidRPr="00021887" w14:paraId="46AF9322" w14:textId="77777777" w:rsidTr="003663C0">
        <w:trPr>
          <w:jc w:val="center"/>
        </w:trPr>
        <w:tc>
          <w:tcPr>
            <w:tcW w:w="993" w:type="dxa"/>
            <w:vAlign w:val="center"/>
          </w:tcPr>
          <w:p w14:paraId="12A1CE5F" w14:textId="7944FDF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19</w:t>
            </w:r>
          </w:p>
        </w:tc>
        <w:tc>
          <w:tcPr>
            <w:tcW w:w="1417" w:type="dxa"/>
            <w:vAlign w:val="center"/>
          </w:tcPr>
          <w:p w14:paraId="601AF94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72</w:t>
            </w:r>
          </w:p>
          <w:p w14:paraId="3DE0563A" w14:textId="05DA87A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5)</w:t>
            </w:r>
          </w:p>
        </w:tc>
        <w:tc>
          <w:tcPr>
            <w:tcW w:w="1276" w:type="dxa"/>
            <w:vAlign w:val="center"/>
          </w:tcPr>
          <w:p w14:paraId="5008609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49</w:t>
            </w:r>
          </w:p>
          <w:p w14:paraId="00E45E0E" w14:textId="6C6EAC10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64F261E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1297D7CE" w14:textId="41A24D5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559" w:type="dxa"/>
            <w:vAlign w:val="center"/>
          </w:tcPr>
          <w:p w14:paraId="3132E21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5</w:t>
            </w:r>
          </w:p>
          <w:p w14:paraId="0EB0DA8C" w14:textId="0817FB9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745719B7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362512D9" w14:textId="4C827A0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7E90414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7</w:t>
            </w:r>
          </w:p>
          <w:p w14:paraId="01C7D087" w14:textId="7F25F13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268" w:type="dxa"/>
            <w:vAlign w:val="center"/>
          </w:tcPr>
          <w:p w14:paraId="4B4196E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74CEFB20" w14:textId="2E45DF5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7EA0AA7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6</w:t>
            </w:r>
          </w:p>
          <w:p w14:paraId="5D166587" w14:textId="74B966E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3)</w:t>
            </w:r>
          </w:p>
        </w:tc>
        <w:tc>
          <w:tcPr>
            <w:tcW w:w="1417" w:type="dxa"/>
            <w:vAlign w:val="center"/>
          </w:tcPr>
          <w:p w14:paraId="3100C15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7</w:t>
            </w:r>
          </w:p>
          <w:p w14:paraId="58FDE486" w14:textId="05064A1A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7)</w:t>
            </w:r>
          </w:p>
        </w:tc>
        <w:tc>
          <w:tcPr>
            <w:tcW w:w="992" w:type="dxa"/>
            <w:vAlign w:val="center"/>
          </w:tcPr>
          <w:p w14:paraId="1F34C67E" w14:textId="354DAAE8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43</w:t>
            </w:r>
          </w:p>
        </w:tc>
      </w:tr>
      <w:tr w:rsidR="003663C0" w:rsidRPr="00021887" w14:paraId="1DFADFB9" w14:textId="77777777" w:rsidTr="003663C0">
        <w:trPr>
          <w:jc w:val="center"/>
        </w:trPr>
        <w:tc>
          <w:tcPr>
            <w:tcW w:w="993" w:type="dxa"/>
            <w:vAlign w:val="center"/>
          </w:tcPr>
          <w:p w14:paraId="58AC6481" w14:textId="0F43857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20</w:t>
            </w:r>
          </w:p>
        </w:tc>
        <w:tc>
          <w:tcPr>
            <w:tcW w:w="1417" w:type="dxa"/>
            <w:vAlign w:val="center"/>
          </w:tcPr>
          <w:p w14:paraId="39AD8B3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9</w:t>
            </w:r>
          </w:p>
          <w:p w14:paraId="3F1736D6" w14:textId="51C2642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6)</w:t>
            </w:r>
          </w:p>
        </w:tc>
        <w:tc>
          <w:tcPr>
            <w:tcW w:w="1276" w:type="dxa"/>
            <w:vAlign w:val="center"/>
          </w:tcPr>
          <w:p w14:paraId="1FB463A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0</w:t>
            </w:r>
          </w:p>
          <w:p w14:paraId="1C6ADF6C" w14:textId="666074A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76" w:type="dxa"/>
            <w:vAlign w:val="center"/>
          </w:tcPr>
          <w:p w14:paraId="1BF720A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58D1E55A" w14:textId="72ACFA5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559" w:type="dxa"/>
            <w:vAlign w:val="center"/>
          </w:tcPr>
          <w:p w14:paraId="105FFF2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6</w:t>
            </w:r>
          </w:p>
          <w:p w14:paraId="6D84BFB6" w14:textId="4DCCB7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6)</w:t>
            </w:r>
          </w:p>
        </w:tc>
        <w:tc>
          <w:tcPr>
            <w:tcW w:w="1417" w:type="dxa"/>
            <w:vAlign w:val="center"/>
          </w:tcPr>
          <w:p w14:paraId="5795C51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0</w:t>
            </w:r>
          </w:p>
          <w:p w14:paraId="6F5EE2EF" w14:textId="27B8004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0A991C5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7</w:t>
            </w:r>
          </w:p>
          <w:p w14:paraId="55B0AE28" w14:textId="2EE1C15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2)</w:t>
            </w:r>
          </w:p>
        </w:tc>
        <w:tc>
          <w:tcPr>
            <w:tcW w:w="1268" w:type="dxa"/>
            <w:vAlign w:val="center"/>
          </w:tcPr>
          <w:p w14:paraId="2DF8CFD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478B402D" w14:textId="3D495A3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vAlign w:val="center"/>
          </w:tcPr>
          <w:p w14:paraId="60DB6D6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69</w:t>
            </w:r>
          </w:p>
          <w:p w14:paraId="1263519D" w14:textId="5D02190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68BAAF2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3</w:t>
            </w:r>
          </w:p>
          <w:p w14:paraId="0D957142" w14:textId="5CDEBFF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5)</w:t>
            </w:r>
          </w:p>
        </w:tc>
        <w:tc>
          <w:tcPr>
            <w:tcW w:w="992" w:type="dxa"/>
            <w:vAlign w:val="center"/>
          </w:tcPr>
          <w:p w14:paraId="3926BBAE" w14:textId="4125FC06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49</w:t>
            </w:r>
          </w:p>
        </w:tc>
      </w:tr>
      <w:tr w:rsidR="003663C0" w:rsidRPr="00021887" w14:paraId="07CC77C9" w14:textId="77777777" w:rsidTr="003663C0">
        <w:trPr>
          <w:jc w:val="center"/>
        </w:trPr>
        <w:tc>
          <w:tcPr>
            <w:tcW w:w="993" w:type="dxa"/>
            <w:vAlign w:val="center"/>
          </w:tcPr>
          <w:p w14:paraId="3C658A0F" w14:textId="2DD2FFD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21</w:t>
            </w:r>
          </w:p>
        </w:tc>
        <w:tc>
          <w:tcPr>
            <w:tcW w:w="1417" w:type="dxa"/>
            <w:vAlign w:val="center"/>
          </w:tcPr>
          <w:p w14:paraId="3FA722E8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4</w:t>
            </w:r>
          </w:p>
          <w:p w14:paraId="045009CB" w14:textId="09F2EB6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8)</w:t>
            </w:r>
          </w:p>
        </w:tc>
        <w:tc>
          <w:tcPr>
            <w:tcW w:w="1276" w:type="dxa"/>
            <w:vAlign w:val="center"/>
          </w:tcPr>
          <w:p w14:paraId="0626EEC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119C0775" w14:textId="1EA409B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76" w:type="dxa"/>
            <w:vAlign w:val="center"/>
          </w:tcPr>
          <w:p w14:paraId="71ABFF9B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32EC56B5" w14:textId="6E79D903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559" w:type="dxa"/>
            <w:vAlign w:val="center"/>
          </w:tcPr>
          <w:p w14:paraId="074C3E3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4</w:t>
            </w:r>
          </w:p>
          <w:p w14:paraId="04A4A253" w14:textId="12FC64C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7)</w:t>
            </w:r>
          </w:p>
        </w:tc>
        <w:tc>
          <w:tcPr>
            <w:tcW w:w="1417" w:type="dxa"/>
            <w:vAlign w:val="center"/>
          </w:tcPr>
          <w:p w14:paraId="06D9B479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3AC398C7" w14:textId="68ED2B0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vAlign w:val="center"/>
          </w:tcPr>
          <w:p w14:paraId="2B7F2D05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3F863950" w14:textId="48EEEB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68" w:type="dxa"/>
            <w:vAlign w:val="center"/>
          </w:tcPr>
          <w:p w14:paraId="112DE0A0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2077055A" w14:textId="280F06A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3)</w:t>
            </w:r>
          </w:p>
        </w:tc>
        <w:tc>
          <w:tcPr>
            <w:tcW w:w="1231" w:type="dxa"/>
            <w:vAlign w:val="center"/>
          </w:tcPr>
          <w:p w14:paraId="7F0274F4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72FF4B6C" w14:textId="1C4DACC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9)</w:t>
            </w:r>
          </w:p>
        </w:tc>
        <w:tc>
          <w:tcPr>
            <w:tcW w:w="1417" w:type="dxa"/>
            <w:vAlign w:val="center"/>
          </w:tcPr>
          <w:p w14:paraId="0CD1362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1</w:t>
            </w:r>
          </w:p>
          <w:p w14:paraId="024C1E68" w14:textId="511717CF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4)</w:t>
            </w:r>
          </w:p>
        </w:tc>
        <w:tc>
          <w:tcPr>
            <w:tcW w:w="992" w:type="dxa"/>
            <w:vAlign w:val="center"/>
          </w:tcPr>
          <w:p w14:paraId="3D37267E" w14:textId="60679E7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50</w:t>
            </w:r>
          </w:p>
        </w:tc>
      </w:tr>
      <w:tr w:rsidR="003663C0" w:rsidRPr="00021887" w14:paraId="27593BE8" w14:textId="77777777" w:rsidTr="003663C0">
        <w:trPr>
          <w:jc w:val="center"/>
        </w:trPr>
        <w:tc>
          <w:tcPr>
            <w:tcW w:w="993" w:type="dxa"/>
            <w:tcBorders>
              <w:bottom w:val="single" w:sz="4" w:space="0" w:color="auto"/>
            </w:tcBorders>
            <w:vAlign w:val="center"/>
          </w:tcPr>
          <w:p w14:paraId="4A1C137D" w14:textId="7B99577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2"/>
                <w:szCs w:val="22"/>
              </w:rPr>
              <w:t>2022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1DA6EBC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69</w:t>
            </w:r>
          </w:p>
          <w:p w14:paraId="3E93FFD8" w14:textId="27B10EE9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46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633F777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0,52</w:t>
            </w:r>
          </w:p>
          <w:p w14:paraId="544CB9E6" w14:textId="14D83242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78B581D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60FE9601" w14:textId="57C0161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5C1499E1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4</w:t>
            </w:r>
          </w:p>
          <w:p w14:paraId="6441391F" w14:textId="1D60288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17)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260DC3C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0</w:t>
            </w:r>
          </w:p>
          <w:p w14:paraId="6F68316A" w14:textId="18EDC1C4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7)</w:t>
            </w:r>
          </w:p>
        </w:tc>
        <w:tc>
          <w:tcPr>
            <w:tcW w:w="1471" w:type="dxa"/>
            <w:tcBorders>
              <w:bottom w:val="single" w:sz="4" w:space="0" w:color="auto"/>
            </w:tcBorders>
            <w:vAlign w:val="center"/>
          </w:tcPr>
          <w:p w14:paraId="52AF2796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46</w:t>
            </w:r>
          </w:p>
          <w:p w14:paraId="31C90F51" w14:textId="248E90B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1)</w:t>
            </w:r>
          </w:p>
        </w:tc>
        <w:tc>
          <w:tcPr>
            <w:tcW w:w="1268" w:type="dxa"/>
            <w:tcBorders>
              <w:bottom w:val="single" w:sz="4" w:space="0" w:color="auto"/>
            </w:tcBorders>
            <w:vAlign w:val="center"/>
          </w:tcPr>
          <w:p w14:paraId="56F33E3F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01</w:t>
            </w:r>
          </w:p>
          <w:p w14:paraId="5F35E30E" w14:textId="4CA7CF4D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02)</w:t>
            </w:r>
          </w:p>
        </w:tc>
        <w:tc>
          <w:tcPr>
            <w:tcW w:w="1231" w:type="dxa"/>
            <w:tcBorders>
              <w:bottom w:val="single" w:sz="4" w:space="0" w:color="auto"/>
            </w:tcBorders>
            <w:vAlign w:val="center"/>
          </w:tcPr>
          <w:p w14:paraId="183CE4FE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70</w:t>
            </w:r>
          </w:p>
          <w:p w14:paraId="134D22C6" w14:textId="7329AB61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0)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AD5D1FA" w14:textId="77777777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0,14</w:t>
            </w:r>
          </w:p>
          <w:p w14:paraId="3DFF1D07" w14:textId="07E5477B" w:rsidR="003663C0" w:rsidRPr="00021887" w:rsidRDefault="003663C0" w:rsidP="003663C0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(0,26)</w:t>
            </w:r>
          </w:p>
        </w:tc>
        <w:tc>
          <w:tcPr>
            <w:tcW w:w="992" w:type="dxa"/>
            <w:tcBorders>
              <w:bottom w:val="single" w:sz="4" w:space="0" w:color="auto"/>
            </w:tcBorders>
            <w:vAlign w:val="center"/>
          </w:tcPr>
          <w:p w14:paraId="7F096AF5" w14:textId="0376EB3F" w:rsidR="003663C0" w:rsidRPr="00021887" w:rsidRDefault="003663C0" w:rsidP="003663C0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2"/>
                <w:szCs w:val="22"/>
              </w:rPr>
            </w:pPr>
            <w:r w:rsidRPr="00021887">
              <w:rPr>
                <w:rFonts w:ascii="Lato" w:hAnsi="Lato" w:cs="Arial"/>
                <w:color w:val="000000" w:themeColor="text1"/>
                <w:sz w:val="22"/>
                <w:szCs w:val="22"/>
              </w:rPr>
              <w:t>8.802</w:t>
            </w:r>
          </w:p>
        </w:tc>
      </w:tr>
    </w:tbl>
    <w:p w14:paraId="14A275C6" w14:textId="77777777" w:rsidR="003663C0" w:rsidRPr="00021887" w:rsidRDefault="003663C0" w:rsidP="003663C0">
      <w:pPr>
        <w:pStyle w:val="Legenda"/>
        <w:rPr>
          <w:rFonts w:ascii="Lato" w:hAnsi="Lato"/>
        </w:rPr>
      </w:pPr>
    </w:p>
    <w:p w14:paraId="53935C6C" w14:textId="4BF0B8D3" w:rsidR="003663C0" w:rsidRPr="00021887" w:rsidRDefault="003663C0" w:rsidP="003663C0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tnwl3sq0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</w:rPr>
        <w:t>(</w:t>
      </w:r>
      <w:r w:rsidRPr="00021887">
        <w:rPr>
          <w:rFonts w:ascii="Lato" w:hAnsi="Lato"/>
          <w:noProof/>
          <w:color w:val="0273AE"/>
        </w:rPr>
        <w:t>INEP, 2023; MEC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>. Nota: os valores estão dispostos da seguinte forma: média (desvio-padrão).</w:t>
      </w:r>
    </w:p>
    <w:p w14:paraId="744539E2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5AB5FDC6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23155593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56CEA28E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1A4C0144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  <w:sz w:val="24"/>
        </w:rPr>
      </w:pPr>
    </w:p>
    <w:p w14:paraId="79CD9458" w14:textId="72053C55" w:rsidR="00FB0306" w:rsidRPr="00021887" w:rsidRDefault="005067FA" w:rsidP="00FB0306">
      <w:pPr>
        <w:pStyle w:val="SemEspaamento"/>
        <w:rPr>
          <w:rFonts w:ascii="Lato" w:hAnsi="Lato"/>
          <w:color w:val="000000" w:themeColor="text1"/>
          <w:sz w:val="24"/>
        </w:rPr>
      </w:pPr>
      <w:r>
        <w:rPr>
          <w:rFonts w:ascii="Lato" w:hAnsi="Lato"/>
          <w:color w:val="000000" w:themeColor="text1"/>
          <w:sz w:val="24"/>
        </w:rPr>
        <w:t xml:space="preserve">Tabela 4 – </w:t>
      </w:r>
      <w:r w:rsidR="00FB0306" w:rsidRPr="00021887">
        <w:rPr>
          <w:rFonts w:ascii="Lato" w:hAnsi="Lato"/>
          <w:color w:val="000000" w:themeColor="text1"/>
          <w:sz w:val="24"/>
        </w:rPr>
        <w:t>Estatísticas descritivas das variáveis dependentes dos cursos tratados e não-tratados (2009 – 2022)</w:t>
      </w:r>
    </w:p>
    <w:p w14:paraId="0FE7E133" w14:textId="77777777" w:rsidR="00FB0306" w:rsidRPr="00021887" w:rsidRDefault="00FB0306" w:rsidP="00FB0306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48"/>
        <w:gridCol w:w="2548"/>
        <w:gridCol w:w="2549"/>
        <w:gridCol w:w="2549"/>
      </w:tblGrid>
      <w:tr w:rsidR="00FB0306" w:rsidRPr="00021887" w14:paraId="4BE44569" w14:textId="77777777" w:rsidTr="00FB0306">
        <w:trPr>
          <w:jc w:val="center"/>
        </w:trPr>
        <w:tc>
          <w:tcPr>
            <w:tcW w:w="2548" w:type="dxa"/>
            <w:vMerge w:val="restart"/>
            <w:tcBorders>
              <w:top w:val="single" w:sz="4" w:space="0" w:color="auto"/>
            </w:tcBorders>
            <w:vAlign w:val="center"/>
          </w:tcPr>
          <w:p w14:paraId="5EC0DAB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2548" w:type="dxa"/>
            <w:vMerge w:val="restart"/>
            <w:tcBorders>
              <w:top w:val="single" w:sz="4" w:space="0" w:color="auto"/>
            </w:tcBorders>
            <w:vAlign w:val="center"/>
          </w:tcPr>
          <w:p w14:paraId="2792B9B4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Grupo controle</w:t>
            </w:r>
          </w:p>
        </w:tc>
        <w:tc>
          <w:tcPr>
            <w:tcW w:w="509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EAFC7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Grupo tratado</w:t>
            </w:r>
          </w:p>
        </w:tc>
      </w:tr>
      <w:tr w:rsidR="00FB0306" w:rsidRPr="00021887" w14:paraId="7A63EDD4" w14:textId="77777777" w:rsidTr="00FB0306">
        <w:trPr>
          <w:jc w:val="center"/>
        </w:trPr>
        <w:tc>
          <w:tcPr>
            <w:tcW w:w="2548" w:type="dxa"/>
            <w:vMerge/>
            <w:tcBorders>
              <w:bottom w:val="single" w:sz="4" w:space="0" w:color="auto"/>
            </w:tcBorders>
            <w:vAlign w:val="center"/>
          </w:tcPr>
          <w:p w14:paraId="0F47A15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2548" w:type="dxa"/>
            <w:vMerge/>
            <w:tcBorders>
              <w:bottom w:val="single" w:sz="4" w:space="0" w:color="auto"/>
            </w:tcBorders>
            <w:vAlign w:val="center"/>
          </w:tcPr>
          <w:p w14:paraId="4A064CE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25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C1AEE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Menos de 50% das vagas ofertadas</w:t>
            </w:r>
          </w:p>
        </w:tc>
        <w:tc>
          <w:tcPr>
            <w:tcW w:w="254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60DF5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Mais de 50% das vagas ofertadas</w:t>
            </w:r>
          </w:p>
        </w:tc>
      </w:tr>
      <w:tr w:rsidR="00FB0306" w:rsidRPr="00021887" w14:paraId="318A5CDF" w14:textId="77777777" w:rsidTr="00FB0306">
        <w:trPr>
          <w:jc w:val="center"/>
        </w:trPr>
        <w:tc>
          <w:tcPr>
            <w:tcW w:w="2548" w:type="dxa"/>
            <w:tcBorders>
              <w:top w:val="single" w:sz="4" w:space="0" w:color="auto"/>
            </w:tcBorders>
            <w:vAlign w:val="center"/>
          </w:tcPr>
          <w:p w14:paraId="66A7E23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SISU (cursos)</w:t>
            </w:r>
          </w:p>
        </w:tc>
        <w:tc>
          <w:tcPr>
            <w:tcW w:w="2548" w:type="dxa"/>
            <w:tcBorders>
              <w:top w:val="single" w:sz="4" w:space="0" w:color="auto"/>
            </w:tcBorders>
            <w:vAlign w:val="center"/>
          </w:tcPr>
          <w:p w14:paraId="519D352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0</w:t>
            </w:r>
          </w:p>
          <w:p w14:paraId="170D4B0D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0)</w:t>
            </w:r>
          </w:p>
        </w:tc>
        <w:tc>
          <w:tcPr>
            <w:tcW w:w="2549" w:type="dxa"/>
            <w:tcBorders>
              <w:top w:val="single" w:sz="4" w:space="0" w:color="auto"/>
            </w:tcBorders>
            <w:vAlign w:val="center"/>
          </w:tcPr>
          <w:p w14:paraId="7404ED7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30</w:t>
            </w:r>
          </w:p>
          <w:p w14:paraId="7C15D8F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4)</w:t>
            </w:r>
          </w:p>
        </w:tc>
        <w:tc>
          <w:tcPr>
            <w:tcW w:w="2549" w:type="dxa"/>
            <w:tcBorders>
              <w:top w:val="single" w:sz="4" w:space="0" w:color="auto"/>
            </w:tcBorders>
            <w:vAlign w:val="center"/>
          </w:tcPr>
          <w:p w14:paraId="6D31A8E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81</w:t>
            </w:r>
          </w:p>
          <w:p w14:paraId="252903F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7)</w:t>
            </w:r>
          </w:p>
        </w:tc>
      </w:tr>
      <w:tr w:rsidR="00FB0306" w:rsidRPr="00021887" w14:paraId="2D58B208" w14:textId="77777777" w:rsidTr="00FB0306">
        <w:trPr>
          <w:jc w:val="center"/>
        </w:trPr>
        <w:tc>
          <w:tcPr>
            <w:tcW w:w="2548" w:type="dxa"/>
            <w:vAlign w:val="center"/>
          </w:tcPr>
          <w:p w14:paraId="2419A2B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Feminino</w:t>
            </w:r>
          </w:p>
        </w:tc>
        <w:tc>
          <w:tcPr>
            <w:tcW w:w="2548" w:type="dxa"/>
            <w:vAlign w:val="center"/>
          </w:tcPr>
          <w:p w14:paraId="0683255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1</w:t>
            </w:r>
          </w:p>
          <w:p w14:paraId="703B2CB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3)</w:t>
            </w:r>
          </w:p>
        </w:tc>
        <w:tc>
          <w:tcPr>
            <w:tcW w:w="2549" w:type="dxa"/>
            <w:vAlign w:val="center"/>
          </w:tcPr>
          <w:p w14:paraId="292EC98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1</w:t>
            </w:r>
          </w:p>
          <w:p w14:paraId="02F6660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1)</w:t>
            </w:r>
          </w:p>
        </w:tc>
        <w:tc>
          <w:tcPr>
            <w:tcW w:w="2549" w:type="dxa"/>
            <w:vAlign w:val="center"/>
          </w:tcPr>
          <w:p w14:paraId="41B4416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0</w:t>
            </w:r>
          </w:p>
          <w:p w14:paraId="3B3CFA3C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1)</w:t>
            </w:r>
          </w:p>
        </w:tc>
      </w:tr>
      <w:tr w:rsidR="00FB0306" w:rsidRPr="00021887" w14:paraId="213E854C" w14:textId="77777777" w:rsidTr="00FB0306">
        <w:trPr>
          <w:jc w:val="center"/>
        </w:trPr>
        <w:tc>
          <w:tcPr>
            <w:tcW w:w="2548" w:type="dxa"/>
            <w:vAlign w:val="center"/>
          </w:tcPr>
          <w:p w14:paraId="3EB2956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Até 17 anos</w:t>
            </w:r>
          </w:p>
        </w:tc>
        <w:tc>
          <w:tcPr>
            <w:tcW w:w="2548" w:type="dxa"/>
            <w:vAlign w:val="center"/>
          </w:tcPr>
          <w:p w14:paraId="641A689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2</w:t>
            </w:r>
          </w:p>
          <w:p w14:paraId="642BFA7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4)</w:t>
            </w:r>
          </w:p>
        </w:tc>
        <w:tc>
          <w:tcPr>
            <w:tcW w:w="2549" w:type="dxa"/>
            <w:vAlign w:val="center"/>
          </w:tcPr>
          <w:p w14:paraId="06359B1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2</w:t>
            </w:r>
          </w:p>
          <w:p w14:paraId="518BFA6D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3)</w:t>
            </w:r>
          </w:p>
        </w:tc>
        <w:tc>
          <w:tcPr>
            <w:tcW w:w="2549" w:type="dxa"/>
            <w:vAlign w:val="center"/>
          </w:tcPr>
          <w:p w14:paraId="02131A7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2</w:t>
            </w:r>
          </w:p>
          <w:p w14:paraId="31EB0C2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3)</w:t>
            </w:r>
          </w:p>
        </w:tc>
      </w:tr>
      <w:tr w:rsidR="00FB0306" w:rsidRPr="00021887" w14:paraId="5416B14B" w14:textId="77777777" w:rsidTr="00FB0306">
        <w:trPr>
          <w:jc w:val="center"/>
        </w:trPr>
        <w:tc>
          <w:tcPr>
            <w:tcW w:w="2548" w:type="dxa"/>
            <w:vAlign w:val="center"/>
          </w:tcPr>
          <w:p w14:paraId="768C7D8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 xml:space="preserve">Entre 18 e 24 anos </w:t>
            </w:r>
          </w:p>
        </w:tc>
        <w:tc>
          <w:tcPr>
            <w:tcW w:w="2548" w:type="dxa"/>
            <w:vAlign w:val="center"/>
          </w:tcPr>
          <w:p w14:paraId="06B800AE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71</w:t>
            </w:r>
          </w:p>
          <w:p w14:paraId="5BFED0E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9)</w:t>
            </w:r>
          </w:p>
        </w:tc>
        <w:tc>
          <w:tcPr>
            <w:tcW w:w="2549" w:type="dxa"/>
            <w:vAlign w:val="center"/>
          </w:tcPr>
          <w:p w14:paraId="59A00E0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74</w:t>
            </w:r>
          </w:p>
          <w:p w14:paraId="6C46BE3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6)</w:t>
            </w:r>
          </w:p>
        </w:tc>
        <w:tc>
          <w:tcPr>
            <w:tcW w:w="2549" w:type="dxa"/>
            <w:vAlign w:val="center"/>
          </w:tcPr>
          <w:p w14:paraId="70FB389C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75</w:t>
            </w:r>
          </w:p>
          <w:p w14:paraId="70B7BE9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15)</w:t>
            </w:r>
          </w:p>
        </w:tc>
      </w:tr>
      <w:tr w:rsidR="00FB0306" w:rsidRPr="00021887" w14:paraId="4FE5E0E7" w14:textId="77777777" w:rsidTr="00FB0306">
        <w:trPr>
          <w:jc w:val="center"/>
        </w:trPr>
        <w:tc>
          <w:tcPr>
            <w:tcW w:w="2548" w:type="dxa"/>
            <w:vAlign w:val="center"/>
          </w:tcPr>
          <w:p w14:paraId="059C6464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25 e 29 anos</w:t>
            </w:r>
          </w:p>
        </w:tc>
        <w:tc>
          <w:tcPr>
            <w:tcW w:w="2548" w:type="dxa"/>
            <w:vAlign w:val="center"/>
          </w:tcPr>
          <w:p w14:paraId="5BC3F12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2</w:t>
            </w:r>
          </w:p>
          <w:p w14:paraId="070707B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9)</w:t>
            </w:r>
          </w:p>
        </w:tc>
        <w:tc>
          <w:tcPr>
            <w:tcW w:w="2549" w:type="dxa"/>
            <w:vAlign w:val="center"/>
          </w:tcPr>
          <w:p w14:paraId="33BFA0D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1</w:t>
            </w:r>
          </w:p>
          <w:p w14:paraId="598A3C2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7)</w:t>
            </w:r>
          </w:p>
        </w:tc>
        <w:tc>
          <w:tcPr>
            <w:tcW w:w="2549" w:type="dxa"/>
            <w:vAlign w:val="center"/>
          </w:tcPr>
          <w:p w14:paraId="2731D10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1</w:t>
            </w:r>
          </w:p>
          <w:p w14:paraId="3D2BAF0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7)</w:t>
            </w:r>
          </w:p>
        </w:tc>
      </w:tr>
      <w:tr w:rsidR="00FB0306" w:rsidRPr="00021887" w14:paraId="794C5E4F" w14:textId="77777777" w:rsidTr="00FB0306">
        <w:trPr>
          <w:jc w:val="center"/>
        </w:trPr>
        <w:tc>
          <w:tcPr>
            <w:tcW w:w="2548" w:type="dxa"/>
            <w:vAlign w:val="center"/>
          </w:tcPr>
          <w:p w14:paraId="40F1DD74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Não-brancos</w:t>
            </w:r>
          </w:p>
        </w:tc>
        <w:tc>
          <w:tcPr>
            <w:tcW w:w="2548" w:type="dxa"/>
            <w:vAlign w:val="center"/>
          </w:tcPr>
          <w:p w14:paraId="19C9755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29</w:t>
            </w:r>
          </w:p>
          <w:p w14:paraId="60A69DE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7)</w:t>
            </w:r>
          </w:p>
        </w:tc>
        <w:tc>
          <w:tcPr>
            <w:tcW w:w="2549" w:type="dxa"/>
            <w:vAlign w:val="center"/>
          </w:tcPr>
          <w:p w14:paraId="7303D1CC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39</w:t>
            </w:r>
          </w:p>
          <w:p w14:paraId="7494721F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5)</w:t>
            </w:r>
          </w:p>
        </w:tc>
        <w:tc>
          <w:tcPr>
            <w:tcW w:w="2549" w:type="dxa"/>
            <w:vAlign w:val="center"/>
          </w:tcPr>
          <w:p w14:paraId="7DEB089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42</w:t>
            </w:r>
          </w:p>
          <w:p w14:paraId="3CB4A5E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4)</w:t>
            </w:r>
          </w:p>
        </w:tc>
      </w:tr>
      <w:tr w:rsidR="00FB0306" w:rsidRPr="00021887" w14:paraId="7A0993A2" w14:textId="77777777" w:rsidTr="00FB0306">
        <w:trPr>
          <w:jc w:val="center"/>
        </w:trPr>
        <w:tc>
          <w:tcPr>
            <w:tcW w:w="2548" w:type="dxa"/>
            <w:vAlign w:val="center"/>
          </w:tcPr>
          <w:p w14:paraId="01CAF80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Deficientes</w:t>
            </w:r>
          </w:p>
        </w:tc>
        <w:tc>
          <w:tcPr>
            <w:tcW w:w="2548" w:type="dxa"/>
            <w:vAlign w:val="center"/>
          </w:tcPr>
          <w:p w14:paraId="629A23FF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1</w:t>
            </w:r>
          </w:p>
          <w:p w14:paraId="4E63C65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2)</w:t>
            </w:r>
          </w:p>
        </w:tc>
        <w:tc>
          <w:tcPr>
            <w:tcW w:w="2549" w:type="dxa"/>
            <w:vAlign w:val="center"/>
          </w:tcPr>
          <w:p w14:paraId="64BD5DEF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1</w:t>
            </w:r>
          </w:p>
          <w:p w14:paraId="4FC9819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2)</w:t>
            </w:r>
          </w:p>
        </w:tc>
        <w:tc>
          <w:tcPr>
            <w:tcW w:w="2549" w:type="dxa"/>
            <w:vAlign w:val="center"/>
          </w:tcPr>
          <w:p w14:paraId="007DBA6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01</w:t>
            </w:r>
          </w:p>
          <w:p w14:paraId="7263CF0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02)</w:t>
            </w:r>
          </w:p>
        </w:tc>
      </w:tr>
      <w:tr w:rsidR="00FB0306" w:rsidRPr="00021887" w14:paraId="2AF23486" w14:textId="77777777" w:rsidTr="00FB0306">
        <w:trPr>
          <w:jc w:val="center"/>
        </w:trPr>
        <w:tc>
          <w:tcPr>
            <w:tcW w:w="2548" w:type="dxa"/>
            <w:vAlign w:val="center"/>
          </w:tcPr>
          <w:p w14:paraId="5C71A8A8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scola pública</w:t>
            </w:r>
          </w:p>
        </w:tc>
        <w:tc>
          <w:tcPr>
            <w:tcW w:w="2548" w:type="dxa"/>
            <w:vAlign w:val="center"/>
          </w:tcPr>
          <w:p w14:paraId="0F602A26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46</w:t>
            </w:r>
          </w:p>
          <w:p w14:paraId="773DA39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36)</w:t>
            </w:r>
          </w:p>
        </w:tc>
        <w:tc>
          <w:tcPr>
            <w:tcW w:w="2549" w:type="dxa"/>
            <w:vAlign w:val="center"/>
          </w:tcPr>
          <w:p w14:paraId="12BA6D2B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61</w:t>
            </w:r>
          </w:p>
          <w:p w14:paraId="14FAC7D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7)</w:t>
            </w:r>
          </w:p>
        </w:tc>
        <w:tc>
          <w:tcPr>
            <w:tcW w:w="2549" w:type="dxa"/>
            <w:vAlign w:val="center"/>
          </w:tcPr>
          <w:p w14:paraId="73D145F0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59</w:t>
            </w:r>
          </w:p>
          <w:p w14:paraId="3E75094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7)</w:t>
            </w:r>
          </w:p>
        </w:tc>
      </w:tr>
      <w:tr w:rsidR="00FB0306" w:rsidRPr="00021887" w14:paraId="5C3828E0" w14:textId="77777777" w:rsidTr="00FB0306">
        <w:trPr>
          <w:jc w:val="center"/>
        </w:trPr>
        <w:tc>
          <w:tcPr>
            <w:tcW w:w="2548" w:type="dxa"/>
            <w:vAlign w:val="center"/>
          </w:tcPr>
          <w:p w14:paraId="28D5CDF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Apoio social</w:t>
            </w:r>
          </w:p>
        </w:tc>
        <w:tc>
          <w:tcPr>
            <w:tcW w:w="2548" w:type="dxa"/>
            <w:vAlign w:val="center"/>
          </w:tcPr>
          <w:p w14:paraId="2D4AB1E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2</w:t>
            </w:r>
          </w:p>
          <w:p w14:paraId="2596CCF9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5)</w:t>
            </w:r>
          </w:p>
        </w:tc>
        <w:tc>
          <w:tcPr>
            <w:tcW w:w="2549" w:type="dxa"/>
            <w:vAlign w:val="center"/>
          </w:tcPr>
          <w:p w14:paraId="254223D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3</w:t>
            </w:r>
          </w:p>
          <w:p w14:paraId="75655EC5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3)</w:t>
            </w:r>
          </w:p>
        </w:tc>
        <w:tc>
          <w:tcPr>
            <w:tcW w:w="2549" w:type="dxa"/>
            <w:vAlign w:val="center"/>
          </w:tcPr>
          <w:p w14:paraId="4CF194D7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 w:cs="Arial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0,16</w:t>
            </w:r>
          </w:p>
          <w:p w14:paraId="6AE7DDE2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(0,26)</w:t>
            </w:r>
          </w:p>
        </w:tc>
      </w:tr>
      <w:tr w:rsidR="00FB0306" w:rsidRPr="00021887" w14:paraId="6F9D1D40" w14:textId="77777777" w:rsidTr="00FB0306">
        <w:trPr>
          <w:jc w:val="center"/>
        </w:trPr>
        <w:tc>
          <w:tcPr>
            <w:tcW w:w="2548" w:type="dxa"/>
            <w:tcBorders>
              <w:bottom w:val="single" w:sz="4" w:space="0" w:color="auto"/>
            </w:tcBorders>
            <w:vAlign w:val="center"/>
          </w:tcPr>
          <w:p w14:paraId="71850A4A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Nº obs.</w:t>
            </w:r>
          </w:p>
        </w:tc>
        <w:tc>
          <w:tcPr>
            <w:tcW w:w="2548" w:type="dxa"/>
            <w:tcBorders>
              <w:bottom w:val="single" w:sz="4" w:space="0" w:color="auto"/>
            </w:tcBorders>
            <w:vAlign w:val="center"/>
          </w:tcPr>
          <w:p w14:paraId="17E8AED3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11.929</w:t>
            </w:r>
          </w:p>
        </w:tc>
        <w:tc>
          <w:tcPr>
            <w:tcW w:w="2549" w:type="dxa"/>
            <w:tcBorders>
              <w:bottom w:val="single" w:sz="4" w:space="0" w:color="auto"/>
            </w:tcBorders>
            <w:vAlign w:val="center"/>
          </w:tcPr>
          <w:p w14:paraId="54878461" w14:textId="77777777" w:rsidR="00FB0306" w:rsidRPr="00021887" w:rsidRDefault="00FB0306" w:rsidP="00FB0306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5.235</w:t>
            </w:r>
          </w:p>
        </w:tc>
        <w:tc>
          <w:tcPr>
            <w:tcW w:w="2549" w:type="dxa"/>
            <w:tcBorders>
              <w:bottom w:val="single" w:sz="4" w:space="0" w:color="auto"/>
            </w:tcBorders>
            <w:vAlign w:val="center"/>
          </w:tcPr>
          <w:p w14:paraId="6DEE7220" w14:textId="77777777" w:rsidR="00FB0306" w:rsidRPr="00021887" w:rsidRDefault="00FB0306" w:rsidP="00FB0306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Arial"/>
                <w:color w:val="000000" w:themeColor="text1"/>
                <w:sz w:val="26"/>
                <w:szCs w:val="26"/>
              </w:rPr>
              <w:t>4.936</w:t>
            </w:r>
          </w:p>
        </w:tc>
      </w:tr>
    </w:tbl>
    <w:p w14:paraId="06093DE1" w14:textId="77777777" w:rsidR="00FB0306" w:rsidRPr="00021887" w:rsidRDefault="00FB0306" w:rsidP="00FB0306">
      <w:pPr>
        <w:pStyle w:val="Legenda"/>
        <w:rPr>
          <w:rFonts w:ascii="Lato" w:hAnsi="Lato"/>
        </w:rPr>
      </w:pPr>
    </w:p>
    <w:p w14:paraId="7978022E" w14:textId="4DE86C75" w:rsidR="00FB0306" w:rsidRPr="00021887" w:rsidRDefault="00FB0306" w:rsidP="00FB0306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Lz5KEpcT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noProof/>
        </w:rPr>
        <w:t>(</w:t>
      </w:r>
      <w:r w:rsidRPr="00945137">
        <w:rPr>
          <w:rFonts w:ascii="Lato" w:hAnsi="Lato"/>
          <w:noProof/>
          <w:color w:val="0473AE"/>
        </w:rPr>
        <w:t>INEP, 2023; MEC, 2023</w:t>
      </w:r>
      <w:r w:rsidRPr="00021887">
        <w:rPr>
          <w:rFonts w:ascii="Lato" w:hAnsi="Lato"/>
          <w:noProof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 xml:space="preserve">. </w:t>
      </w:r>
    </w:p>
    <w:p w14:paraId="0BF88823" w14:textId="77777777" w:rsidR="00FB0306" w:rsidRPr="00021887" w:rsidRDefault="00FB0306" w:rsidP="00FB0306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>Nota: os valores estão dispostos da seguinte forma: média (desvio-padrão).</w:t>
      </w:r>
    </w:p>
    <w:p w14:paraId="50FE0121" w14:textId="77777777" w:rsidR="003663C0" w:rsidRPr="00021887" w:rsidRDefault="003663C0">
      <w:pPr>
        <w:rPr>
          <w:rFonts w:ascii="Lato" w:hAnsi="Lato"/>
        </w:rPr>
      </w:pPr>
    </w:p>
    <w:p w14:paraId="46202274" w14:textId="77777777" w:rsidR="00C757F1" w:rsidRPr="00021887" w:rsidRDefault="00C757F1">
      <w:pPr>
        <w:rPr>
          <w:rFonts w:ascii="Lato" w:hAnsi="Lato"/>
        </w:rPr>
      </w:pPr>
    </w:p>
    <w:p w14:paraId="18898CC1" w14:textId="77777777" w:rsidR="00C757F1" w:rsidRPr="00021887" w:rsidRDefault="00C757F1">
      <w:pPr>
        <w:rPr>
          <w:rFonts w:ascii="Lato" w:hAnsi="Lato"/>
        </w:rPr>
      </w:pPr>
    </w:p>
    <w:p w14:paraId="456CA073" w14:textId="2BB2DC99" w:rsidR="00C757F1" w:rsidRPr="00021887" w:rsidRDefault="00017D03" w:rsidP="00C757F1">
      <w:pPr>
        <w:pStyle w:val="SemEspaamento"/>
        <w:rPr>
          <w:rFonts w:ascii="Lato" w:hAnsi="Lato"/>
          <w:color w:val="000000" w:themeColor="text1"/>
          <w:sz w:val="24"/>
        </w:rPr>
      </w:pPr>
      <w:r>
        <w:rPr>
          <w:rFonts w:ascii="Lato" w:hAnsi="Lato"/>
          <w:color w:val="000000" w:themeColor="text1"/>
          <w:sz w:val="24"/>
        </w:rPr>
        <w:t xml:space="preserve">Tabela 5 – </w:t>
      </w:r>
      <w:r w:rsidR="00C757F1" w:rsidRPr="00021887">
        <w:rPr>
          <w:rFonts w:ascii="Lato" w:hAnsi="Lato"/>
          <w:color w:val="000000" w:themeColor="text1"/>
          <w:sz w:val="24"/>
        </w:rPr>
        <w:t>Efeito do SISU nas características dos estudantes</w:t>
      </w:r>
    </w:p>
    <w:p w14:paraId="1459C702" w14:textId="77777777" w:rsidR="00C757F1" w:rsidRPr="00021887" w:rsidRDefault="00C757F1" w:rsidP="00C757F1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701"/>
        <w:gridCol w:w="1843"/>
        <w:gridCol w:w="1386"/>
        <w:gridCol w:w="1307"/>
        <w:gridCol w:w="1417"/>
        <w:gridCol w:w="1541"/>
        <w:gridCol w:w="1417"/>
        <w:gridCol w:w="1560"/>
      </w:tblGrid>
      <w:tr w:rsidR="00C757F1" w:rsidRPr="00021887" w14:paraId="63FE10AB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35439E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3D98B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1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17DFC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2)</w:t>
            </w:r>
          </w:p>
        </w:tc>
        <w:tc>
          <w:tcPr>
            <w:tcW w:w="1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5F0731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3)</w:t>
            </w:r>
          </w:p>
        </w:tc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7D101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4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E0125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5)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2C330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6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AD64F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7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0702A9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(8)</w:t>
            </w:r>
          </w:p>
        </w:tc>
      </w:tr>
      <w:tr w:rsidR="00C757F1" w:rsidRPr="00021887" w14:paraId="3FD05AD8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D252F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C5248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Feminino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16DFE7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0 e 17 anos</w:t>
            </w:r>
          </w:p>
        </w:tc>
        <w:tc>
          <w:tcPr>
            <w:tcW w:w="138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9875BC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18 e 24 anos</w:t>
            </w:r>
          </w:p>
        </w:tc>
        <w:tc>
          <w:tcPr>
            <w:tcW w:w="130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0E99ED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ntre 25 e 29 ano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D7E728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Não-brancos</w:t>
            </w:r>
          </w:p>
        </w:tc>
        <w:tc>
          <w:tcPr>
            <w:tcW w:w="15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FC33C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Deficiente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5C375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Escola pública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C48FD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Apoio social</w:t>
            </w:r>
          </w:p>
        </w:tc>
      </w:tr>
      <w:tr w:rsidR="00C757F1" w:rsidRPr="00021887" w14:paraId="78599C51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3739DB79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SISU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41A583F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-0,012***</w:t>
            </w:r>
          </w:p>
          <w:p w14:paraId="05C4F18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1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6F737EFE" w14:textId="77777777" w:rsidR="00C757F1" w:rsidRPr="00021887" w:rsidRDefault="00C757F1" w:rsidP="00C757F1">
            <w:pPr>
              <w:spacing w:line="276" w:lineRule="auto"/>
              <w:ind w:right="-8"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-0,006***</w:t>
            </w:r>
          </w:p>
          <w:p w14:paraId="3CDBCF2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0)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14:paraId="57A624B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020***</w:t>
            </w:r>
          </w:p>
          <w:p w14:paraId="1BDC5B4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1)</w:t>
            </w:r>
          </w:p>
        </w:tc>
        <w:tc>
          <w:tcPr>
            <w:tcW w:w="1307" w:type="dxa"/>
            <w:tcBorders>
              <w:top w:val="single" w:sz="4" w:space="0" w:color="auto"/>
            </w:tcBorders>
            <w:vAlign w:val="center"/>
          </w:tcPr>
          <w:p w14:paraId="6FA5720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-0,012***</w:t>
            </w:r>
          </w:p>
          <w:p w14:paraId="39135C57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1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36CA567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155***</w:t>
            </w:r>
          </w:p>
          <w:p w14:paraId="0B64CDE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2)</w:t>
            </w:r>
          </w:p>
        </w:tc>
        <w:tc>
          <w:tcPr>
            <w:tcW w:w="1541" w:type="dxa"/>
            <w:tcBorders>
              <w:top w:val="single" w:sz="4" w:space="0" w:color="auto"/>
            </w:tcBorders>
            <w:vAlign w:val="center"/>
          </w:tcPr>
          <w:p w14:paraId="353CF91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004***</w:t>
            </w:r>
          </w:p>
          <w:p w14:paraId="7F2D4BE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0)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07C51D7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246***</w:t>
            </w:r>
          </w:p>
          <w:p w14:paraId="3007CAD3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2)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35FCD8C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0,013***</w:t>
            </w:r>
          </w:p>
          <w:p w14:paraId="4014C86C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(0,002)</w:t>
            </w:r>
          </w:p>
        </w:tc>
      </w:tr>
      <w:tr w:rsidR="00C757F1" w:rsidRPr="00021887" w14:paraId="2AACD500" w14:textId="77777777" w:rsidTr="00C757F1">
        <w:trPr>
          <w:trHeight w:val="283"/>
          <w:jc w:val="center"/>
        </w:trPr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20CEBB6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  <w:t>Nº obs.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35F80827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075DA0A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14:paraId="2DE9E4E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307" w:type="dxa"/>
            <w:tcBorders>
              <w:bottom w:val="single" w:sz="4" w:space="0" w:color="auto"/>
            </w:tcBorders>
            <w:vAlign w:val="center"/>
          </w:tcPr>
          <w:p w14:paraId="00FEC2B8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880AFA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center"/>
          </w:tcPr>
          <w:p w14:paraId="0BE0B82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47064EFE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58114C6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/>
                <w:color w:val="000000" w:themeColor="text1"/>
                <w:sz w:val="26"/>
                <w:szCs w:val="26"/>
              </w:rPr>
              <w:t>100.248</w:t>
            </w:r>
          </w:p>
        </w:tc>
      </w:tr>
      <w:tr w:rsidR="00C757F1" w:rsidRPr="00021887" w14:paraId="06760D6D" w14:textId="77777777" w:rsidTr="00C757F1">
        <w:trPr>
          <w:trHeight w:val="283"/>
          <w:jc w:val="center"/>
        </w:trPr>
        <w:tc>
          <w:tcPr>
            <w:tcW w:w="1418" w:type="dxa"/>
            <w:tcBorders>
              <w:top w:val="single" w:sz="4" w:space="0" w:color="auto"/>
            </w:tcBorders>
            <w:vAlign w:val="center"/>
          </w:tcPr>
          <w:p w14:paraId="437422B6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EF Curso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5964856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005F49E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14:paraId="62A27882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07" w:type="dxa"/>
            <w:tcBorders>
              <w:top w:val="single" w:sz="4" w:space="0" w:color="auto"/>
            </w:tcBorders>
            <w:vAlign w:val="center"/>
          </w:tcPr>
          <w:p w14:paraId="0DF5F46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2FAE389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41" w:type="dxa"/>
            <w:tcBorders>
              <w:top w:val="single" w:sz="4" w:space="0" w:color="auto"/>
            </w:tcBorders>
            <w:vAlign w:val="center"/>
          </w:tcPr>
          <w:p w14:paraId="49BCACAD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663943C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60" w:type="dxa"/>
            <w:tcBorders>
              <w:top w:val="single" w:sz="4" w:space="0" w:color="auto"/>
            </w:tcBorders>
            <w:vAlign w:val="center"/>
          </w:tcPr>
          <w:p w14:paraId="3DEB49A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</w:tr>
      <w:tr w:rsidR="00C757F1" w:rsidRPr="00021887" w14:paraId="3C18E3D0" w14:textId="77777777" w:rsidTr="00C757F1">
        <w:trPr>
          <w:trHeight w:val="283"/>
          <w:jc w:val="center"/>
        </w:trPr>
        <w:tc>
          <w:tcPr>
            <w:tcW w:w="1418" w:type="dxa"/>
            <w:vAlign w:val="center"/>
          </w:tcPr>
          <w:p w14:paraId="79EDBC13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EF Ano</w:t>
            </w:r>
          </w:p>
        </w:tc>
        <w:tc>
          <w:tcPr>
            <w:tcW w:w="1701" w:type="dxa"/>
            <w:vAlign w:val="center"/>
          </w:tcPr>
          <w:p w14:paraId="30552EEC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843" w:type="dxa"/>
            <w:vAlign w:val="center"/>
          </w:tcPr>
          <w:p w14:paraId="4EF5DD8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86" w:type="dxa"/>
            <w:vAlign w:val="center"/>
          </w:tcPr>
          <w:p w14:paraId="4940CDC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07" w:type="dxa"/>
            <w:vAlign w:val="center"/>
          </w:tcPr>
          <w:p w14:paraId="562217B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vAlign w:val="center"/>
          </w:tcPr>
          <w:p w14:paraId="74F3AC14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41" w:type="dxa"/>
            <w:vAlign w:val="center"/>
          </w:tcPr>
          <w:p w14:paraId="431D5FB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vAlign w:val="center"/>
          </w:tcPr>
          <w:p w14:paraId="58EEEC3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60" w:type="dxa"/>
            <w:vAlign w:val="center"/>
          </w:tcPr>
          <w:p w14:paraId="60E7EA6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</w:tr>
      <w:tr w:rsidR="00C757F1" w:rsidRPr="00021887" w14:paraId="339C8F48" w14:textId="77777777" w:rsidTr="00C757F1">
        <w:trPr>
          <w:trHeight w:val="283"/>
          <w:jc w:val="center"/>
        </w:trPr>
        <w:tc>
          <w:tcPr>
            <w:tcW w:w="1418" w:type="dxa"/>
            <w:tcBorders>
              <w:bottom w:val="single" w:sz="4" w:space="0" w:color="auto"/>
            </w:tcBorders>
            <w:vAlign w:val="center"/>
          </w:tcPr>
          <w:p w14:paraId="21E86D58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6"/>
                <w:szCs w:val="26"/>
              </w:rPr>
              <w:t>EF Estado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vAlign w:val="center"/>
          </w:tcPr>
          <w:p w14:paraId="6CB78715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57C620B8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14:paraId="66E228DB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307" w:type="dxa"/>
            <w:tcBorders>
              <w:bottom w:val="single" w:sz="4" w:space="0" w:color="auto"/>
            </w:tcBorders>
            <w:vAlign w:val="center"/>
          </w:tcPr>
          <w:p w14:paraId="0D46369F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59AA3C2A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41" w:type="dxa"/>
            <w:tcBorders>
              <w:bottom w:val="single" w:sz="4" w:space="0" w:color="auto"/>
            </w:tcBorders>
            <w:vAlign w:val="center"/>
          </w:tcPr>
          <w:p w14:paraId="72D2FF41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23976550" w14:textId="77777777" w:rsidR="00C757F1" w:rsidRPr="00021887" w:rsidRDefault="00C757F1" w:rsidP="00C757F1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  <w:tc>
          <w:tcPr>
            <w:tcW w:w="1560" w:type="dxa"/>
            <w:tcBorders>
              <w:bottom w:val="single" w:sz="4" w:space="0" w:color="auto"/>
            </w:tcBorders>
            <w:vAlign w:val="center"/>
          </w:tcPr>
          <w:p w14:paraId="02167BEB" w14:textId="77777777" w:rsidR="00C757F1" w:rsidRPr="00021887" w:rsidRDefault="00C757F1" w:rsidP="00C757F1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6"/>
                <w:szCs w:val="26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6"/>
                <w:szCs w:val="26"/>
              </w:rPr>
              <w:t>X</w:t>
            </w:r>
          </w:p>
        </w:tc>
      </w:tr>
    </w:tbl>
    <w:p w14:paraId="19E7E809" w14:textId="77777777" w:rsidR="00C757F1" w:rsidRPr="00021887" w:rsidRDefault="00C757F1" w:rsidP="00C757F1">
      <w:pPr>
        <w:pStyle w:val="Legenda"/>
        <w:rPr>
          <w:rFonts w:ascii="Lato" w:hAnsi="Lato"/>
        </w:rPr>
      </w:pPr>
    </w:p>
    <w:p w14:paraId="18319DBE" w14:textId="07C5AF14" w:rsidR="00C757F1" w:rsidRPr="00021887" w:rsidRDefault="00C757F1" w:rsidP="00C757F1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kne2ChIn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</w:rPr>
        <w:t>(</w:t>
      </w:r>
      <w:r w:rsidRPr="00017D03">
        <w:rPr>
          <w:rFonts w:ascii="Lato" w:hAnsi="Lato"/>
          <w:color w:val="0573AE"/>
        </w:rPr>
        <w:t>INEP, 2023; MEC, 2023</w:t>
      </w:r>
      <w:r w:rsidRPr="00021887">
        <w:rPr>
          <w:rFonts w:ascii="Lato" w:hAnsi="Lato"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 xml:space="preserve">. </w:t>
      </w:r>
    </w:p>
    <w:p w14:paraId="427D51AC" w14:textId="77777777" w:rsidR="00C757F1" w:rsidRPr="00021887" w:rsidRDefault="00C757F1" w:rsidP="00C757F1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6D92C65E" w14:textId="77777777" w:rsidR="00C757F1" w:rsidRPr="00021887" w:rsidRDefault="00C757F1">
      <w:pPr>
        <w:rPr>
          <w:rFonts w:ascii="Lato" w:hAnsi="Lato"/>
        </w:rPr>
      </w:pPr>
    </w:p>
    <w:p w14:paraId="2350365F" w14:textId="77777777" w:rsidR="00A3257E" w:rsidRPr="00021887" w:rsidRDefault="00A3257E">
      <w:pPr>
        <w:rPr>
          <w:rFonts w:ascii="Lato" w:hAnsi="Lato"/>
        </w:rPr>
      </w:pPr>
    </w:p>
    <w:p w14:paraId="2FC98F06" w14:textId="77777777" w:rsidR="00A3257E" w:rsidRPr="00021887" w:rsidRDefault="00A3257E">
      <w:pPr>
        <w:rPr>
          <w:rFonts w:ascii="Lato" w:hAnsi="Lato"/>
        </w:rPr>
      </w:pPr>
    </w:p>
    <w:p w14:paraId="7AC02242" w14:textId="77777777" w:rsidR="00A3257E" w:rsidRPr="00021887" w:rsidRDefault="00A3257E">
      <w:pPr>
        <w:rPr>
          <w:rFonts w:ascii="Lato" w:hAnsi="Lato"/>
        </w:rPr>
      </w:pPr>
    </w:p>
    <w:p w14:paraId="6E627134" w14:textId="77777777" w:rsidR="00A3257E" w:rsidRPr="00021887" w:rsidRDefault="00A3257E">
      <w:pPr>
        <w:rPr>
          <w:rFonts w:ascii="Lato" w:hAnsi="Lato"/>
        </w:rPr>
      </w:pPr>
    </w:p>
    <w:p w14:paraId="2B58F1DB" w14:textId="77777777" w:rsidR="00A3257E" w:rsidRPr="00021887" w:rsidRDefault="00A3257E">
      <w:pPr>
        <w:rPr>
          <w:rFonts w:ascii="Lato" w:hAnsi="Lato"/>
        </w:rPr>
      </w:pPr>
    </w:p>
    <w:p w14:paraId="407639A7" w14:textId="77777777" w:rsidR="00A3257E" w:rsidRPr="00021887" w:rsidRDefault="00A3257E">
      <w:pPr>
        <w:rPr>
          <w:rFonts w:ascii="Lato" w:hAnsi="Lato"/>
        </w:rPr>
      </w:pPr>
    </w:p>
    <w:p w14:paraId="04E4B890" w14:textId="77777777" w:rsidR="00A3257E" w:rsidRPr="00021887" w:rsidRDefault="00A3257E">
      <w:pPr>
        <w:rPr>
          <w:rFonts w:ascii="Lato" w:hAnsi="Lato"/>
        </w:rPr>
      </w:pPr>
    </w:p>
    <w:p w14:paraId="0A196899" w14:textId="77777777" w:rsidR="00A3257E" w:rsidRPr="00021887" w:rsidRDefault="00A3257E">
      <w:pPr>
        <w:rPr>
          <w:rFonts w:ascii="Lato" w:hAnsi="Lato"/>
        </w:rPr>
      </w:pPr>
    </w:p>
    <w:p w14:paraId="0B6CF5EC" w14:textId="77777777" w:rsidR="00A3257E" w:rsidRPr="00021887" w:rsidRDefault="00A3257E">
      <w:pPr>
        <w:rPr>
          <w:rFonts w:ascii="Lato" w:hAnsi="Lato"/>
        </w:rPr>
      </w:pPr>
    </w:p>
    <w:p w14:paraId="53E00362" w14:textId="77777777" w:rsidR="00A3257E" w:rsidRPr="00021887" w:rsidRDefault="00A3257E">
      <w:pPr>
        <w:rPr>
          <w:rFonts w:ascii="Lato" w:hAnsi="Lato"/>
        </w:rPr>
      </w:pPr>
    </w:p>
    <w:p w14:paraId="03462F78" w14:textId="77777777" w:rsidR="00A3257E" w:rsidRPr="00021887" w:rsidRDefault="00A3257E">
      <w:pPr>
        <w:rPr>
          <w:rFonts w:ascii="Lato" w:hAnsi="Lato"/>
        </w:rPr>
      </w:pPr>
    </w:p>
    <w:p w14:paraId="7855EEB1" w14:textId="77777777" w:rsidR="00A3257E" w:rsidRPr="00021887" w:rsidRDefault="00A3257E">
      <w:pPr>
        <w:rPr>
          <w:rFonts w:ascii="Lato" w:hAnsi="Lato"/>
        </w:rPr>
      </w:pPr>
    </w:p>
    <w:p w14:paraId="52D02694" w14:textId="77777777" w:rsidR="00A3257E" w:rsidRPr="00021887" w:rsidRDefault="00A3257E">
      <w:pPr>
        <w:rPr>
          <w:rFonts w:ascii="Lato" w:hAnsi="Lato"/>
        </w:rPr>
      </w:pPr>
    </w:p>
    <w:p w14:paraId="390F62B1" w14:textId="77777777" w:rsidR="00A3257E" w:rsidRPr="00021887" w:rsidRDefault="00A3257E">
      <w:pPr>
        <w:rPr>
          <w:rFonts w:ascii="Lato" w:hAnsi="Lato"/>
        </w:rPr>
      </w:pPr>
    </w:p>
    <w:p w14:paraId="1641F1EF" w14:textId="77777777" w:rsidR="00A3257E" w:rsidRPr="00021887" w:rsidRDefault="00A3257E">
      <w:pPr>
        <w:rPr>
          <w:rFonts w:ascii="Lato" w:hAnsi="Lato"/>
        </w:rPr>
      </w:pPr>
    </w:p>
    <w:p w14:paraId="2A8CFFE9" w14:textId="77777777" w:rsidR="00A3257E" w:rsidRPr="00021887" w:rsidRDefault="00A3257E">
      <w:pPr>
        <w:rPr>
          <w:rFonts w:ascii="Lato" w:hAnsi="Lato"/>
        </w:rPr>
      </w:pPr>
    </w:p>
    <w:p w14:paraId="4FA949D8" w14:textId="77777777" w:rsidR="00A3257E" w:rsidRPr="00021887" w:rsidRDefault="00A3257E">
      <w:pPr>
        <w:rPr>
          <w:rFonts w:ascii="Lato" w:hAnsi="Lato"/>
        </w:rPr>
      </w:pPr>
    </w:p>
    <w:p w14:paraId="5EEF8DF9" w14:textId="3DA3DEFC" w:rsidR="00ED228A" w:rsidRPr="00021887" w:rsidRDefault="001D4E89">
      <w:pPr>
        <w:rPr>
          <w:rFonts w:ascii="Lato" w:hAnsi="Lato"/>
        </w:rPr>
      </w:pPr>
      <w:r w:rsidRPr="00021887">
        <w:rPr>
          <w:rFonts w:ascii="Lato" w:hAnsi="Lato"/>
          <w:noProof/>
          <w:color w:val="000000" w:themeColor="text1"/>
        </w:rPr>
        <w:lastRenderedPageBreak/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501389B7" wp14:editId="13C15CC2">
                <wp:simplePos x="0" y="0"/>
                <wp:positionH relativeFrom="column">
                  <wp:posOffset>1540934</wp:posOffset>
                </wp:positionH>
                <wp:positionV relativeFrom="paragraph">
                  <wp:posOffset>424</wp:posOffset>
                </wp:positionV>
                <wp:extent cx="6231255" cy="203200"/>
                <wp:effectExtent l="0" t="0" r="4445" b="4445"/>
                <wp:wrapSquare wrapText="bothSides"/>
                <wp:docPr id="754106625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231255" cy="203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5283CC9" w14:textId="37F81EF9" w:rsidR="00ED228A" w:rsidRPr="001D4E89" w:rsidRDefault="00ED228A" w:rsidP="00ED228A">
                            <w:pPr>
                              <w:pStyle w:val="SemEspaamento"/>
                              <w:rPr>
                                <w:rFonts w:ascii="Lato" w:hAnsi="Lato"/>
                                <w:sz w:val="26"/>
                                <w:szCs w:val="26"/>
                              </w:rPr>
                            </w:pPr>
                            <w:r w:rsidRPr="001D4E89">
                              <w:rPr>
                                <w:rFonts w:ascii="Lato" w:hAnsi="Lato"/>
                                <w:i/>
                                <w:iCs/>
                                <w:sz w:val="26"/>
                                <w:szCs w:val="26"/>
                              </w:rPr>
                              <w:t>Event-Study</w:t>
                            </w:r>
                            <w:r w:rsidRPr="001D4E89">
                              <w:rPr>
                                <w:rFonts w:ascii="Lato" w:hAnsi="Lato"/>
                                <w:sz w:val="26"/>
                                <w:szCs w:val="26"/>
                              </w:rPr>
                              <w:t>: Efeito do SISU no ingresso de estudantes no Ensino Superior Brasileiro</w:t>
                            </w:r>
                          </w:p>
                          <w:p w14:paraId="73B0A3E3" w14:textId="77777777" w:rsidR="00ED228A" w:rsidRPr="001D4E89" w:rsidRDefault="00ED228A" w:rsidP="00ED228A">
                            <w:pPr>
                              <w:pStyle w:val="SemEspaamento"/>
                              <w:rPr>
                                <w:rFonts w:ascii="Lato" w:hAnsi="Lato"/>
                                <w:noProof/>
                                <w:sz w:val="26"/>
                                <w:szCs w:val="26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01389B7" id="_x0000_t202" coordsize="21600,21600" o:spt="202" path="m,l,21600r21600,l21600,xe">
                <v:stroke joinstyle="miter"/>
                <v:path gradientshapeok="t" o:connecttype="rect"/>
              </v:shapetype>
              <v:shape id="Caixa de Texto 1" o:spid="_x0000_s1026" type="#_x0000_t202" style="position:absolute;left:0;text-align:left;margin-left:121.35pt;margin-top:.05pt;width:490.65pt;height:1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" stroked="f">
                <v:textbox inset="0,0,0,0">
                  <w:txbxContent>
                    <w:p w14:paraId="05283CC9" w14:textId="37F81EF9" w:rsidR="00ED228A" w:rsidRPr="001D4E89" w:rsidRDefault="00ED228A" w:rsidP="00ED228A">
                      <w:pPr>
                        <w:pStyle w:val="SemEspaamento"/>
                        <w:rPr>
                          <w:rFonts w:ascii="Lato" w:hAnsi="Lato"/>
                          <w:sz w:val="26"/>
                          <w:szCs w:val="26"/>
                        </w:rPr>
                      </w:pPr>
                      <w:r w:rsidRPr="001D4E89">
                        <w:rPr>
                          <w:rFonts w:ascii="Lato" w:hAnsi="Lato"/>
                          <w:i/>
                          <w:iCs/>
                          <w:sz w:val="26"/>
                          <w:szCs w:val="26"/>
                        </w:rPr>
                        <w:t>Event-Study</w:t>
                      </w:r>
                      <w:r w:rsidRPr="001D4E89">
                        <w:rPr>
                          <w:rFonts w:ascii="Lato" w:hAnsi="Lato"/>
                          <w:sz w:val="26"/>
                          <w:szCs w:val="26"/>
                        </w:rPr>
                        <w:t>: Efeito do SISU no ingresso de estudantes no Ensino Superior Brasileiro</w:t>
                      </w:r>
                    </w:p>
                    <w:p w14:paraId="73B0A3E3" w14:textId="77777777" w:rsidR="00ED228A" w:rsidRPr="001D4E89" w:rsidRDefault="00ED228A" w:rsidP="00ED228A">
                      <w:pPr>
                        <w:pStyle w:val="SemEspaamento"/>
                        <w:rPr>
                          <w:rFonts w:ascii="Lato" w:hAnsi="Lato"/>
                          <w:noProof/>
                          <w:sz w:val="26"/>
                          <w:szCs w:val="26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3A95376" wp14:editId="551869E7">
                <wp:simplePos x="0" y="0"/>
                <wp:positionH relativeFrom="column">
                  <wp:posOffset>7634181</wp:posOffset>
                </wp:positionH>
                <wp:positionV relativeFrom="paragraph">
                  <wp:posOffset>3979969</wp:posOffset>
                </wp:positionV>
                <wp:extent cx="2564765" cy="635"/>
                <wp:effectExtent l="0" t="0" r="635" b="0"/>
                <wp:wrapTopAndBottom/>
                <wp:docPr id="991552287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F2A0D0C" w14:textId="08BB76E4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h) necessitam de apoio socia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3A95376" id="_x0000_s1027" type="#_x0000_t202" style="position:absolute;left:0;text-align:left;margin-left:601.1pt;margin-top:313.4pt;width:201.95pt;height:.0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" stroked="f">
                <v:textbox style="mso-fit-shape-to-text:t" inset="0,0,0,0">
                  <w:txbxContent>
                    <w:p w14:paraId="5F2A0D0C" w14:textId="08BB76E4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h) necessitam de apoio social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3D89E682" wp14:editId="4FE1916B">
                <wp:simplePos x="0" y="0"/>
                <wp:positionH relativeFrom="column">
                  <wp:posOffset>5072168</wp:posOffset>
                </wp:positionH>
                <wp:positionV relativeFrom="paragraph">
                  <wp:posOffset>3956050</wp:posOffset>
                </wp:positionV>
                <wp:extent cx="2564765" cy="635"/>
                <wp:effectExtent l="0" t="0" r="635" b="12065"/>
                <wp:wrapTopAndBottom/>
                <wp:docPr id="482549199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A92DA23" w14:textId="08FBB944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g) provenientes de escola públic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D89E682" id="_x0000_s1028" type="#_x0000_t202" style="position:absolute;left:0;text-align:left;margin-left:399.4pt;margin-top:311.5pt;width:201.95pt;height:.05pt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" stroked="f">
                <v:textbox style="mso-fit-shape-to-text:t" inset="0,0,0,0">
                  <w:txbxContent>
                    <w:p w14:paraId="4A92DA23" w14:textId="08FBB944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g) provenientes de escola pública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80768" behindDoc="0" locked="0" layoutInCell="1" allowOverlap="1" wp14:anchorId="11A55ADD" wp14:editId="51F4181D">
            <wp:simplePos x="0" y="0"/>
            <wp:positionH relativeFrom="column">
              <wp:posOffset>7576397</wp:posOffset>
            </wp:positionH>
            <wp:positionV relativeFrom="paragraph">
              <wp:posOffset>2265257</wp:posOffset>
            </wp:positionV>
            <wp:extent cx="2565000" cy="1710000"/>
            <wp:effectExtent l="0" t="0" r="635" b="5080"/>
            <wp:wrapTopAndBottom/>
            <wp:docPr id="365817715" name="Imagem 9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5817715" name="Imagem 9" descr="Gráfico, Gráfico de linhas&#10;&#10;Descrição gerada automaticamente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79744" behindDoc="0" locked="0" layoutInCell="1" allowOverlap="1" wp14:anchorId="7D193D74" wp14:editId="559BB824">
            <wp:simplePos x="0" y="0"/>
            <wp:positionH relativeFrom="column">
              <wp:posOffset>4928235</wp:posOffset>
            </wp:positionH>
            <wp:positionV relativeFrom="paragraph">
              <wp:posOffset>2265680</wp:posOffset>
            </wp:positionV>
            <wp:extent cx="2565000" cy="1710000"/>
            <wp:effectExtent l="0" t="0" r="635" b="5080"/>
            <wp:wrapTopAndBottom/>
            <wp:docPr id="1962887461" name="Imagem 8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2887461" name="Imagem 8" descr="Gráfico, Gráfico de linhas&#10;&#10;Descrição gerada automaticamente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2B1A73D7" wp14:editId="626786B2">
                <wp:simplePos x="0" y="0"/>
                <wp:positionH relativeFrom="column">
                  <wp:posOffset>-270510</wp:posOffset>
                </wp:positionH>
                <wp:positionV relativeFrom="paragraph">
                  <wp:posOffset>3938905</wp:posOffset>
                </wp:positionV>
                <wp:extent cx="2564765" cy="635"/>
                <wp:effectExtent l="0" t="0" r="635" b="12065"/>
                <wp:wrapTopAndBottom/>
                <wp:docPr id="13977330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E37621E" w14:textId="75F9B9E9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e) não-branco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B1A73D7" id="_x0000_s1029" type="#_x0000_t202" style="position:absolute;left:0;text-align:left;margin-left:-21.3pt;margin-top:310.15pt;width:201.95pt;height:.05pt;z-index:25167667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" stroked="f">
                <v:textbox style="mso-fit-shape-to-text:t" inset="0,0,0,0">
                  <w:txbxContent>
                    <w:p w14:paraId="0E37621E" w14:textId="75F9B9E9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e) não-branco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67CC223B" wp14:editId="762F129E">
                <wp:simplePos x="0" y="0"/>
                <wp:positionH relativeFrom="column">
                  <wp:posOffset>2421255</wp:posOffset>
                </wp:positionH>
                <wp:positionV relativeFrom="paragraph">
                  <wp:posOffset>3935941</wp:posOffset>
                </wp:positionV>
                <wp:extent cx="2564765" cy="635"/>
                <wp:effectExtent l="0" t="0" r="635" b="6350"/>
                <wp:wrapTopAndBottom/>
                <wp:docPr id="93329692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6476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4E37BAB" w14:textId="1DE19A9E" w:rsidR="001D4E89" w:rsidRPr="001D4E89" w:rsidRDefault="001D4E89" w:rsidP="001D4E89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1D4E89">
                              <w:rPr>
                                <w:rFonts w:ascii="Lato" w:hAnsi="Lato"/>
                              </w:rPr>
                              <w:t xml:space="preserve"> (f) com deficiência (ou superdotação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7CC223B" id="_x0000_s1030" type="#_x0000_t202" style="position:absolute;left:0;text-align:left;margin-left:190.65pt;margin-top:309.9pt;width:201.95pt;height:.05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" stroked="f">
                <v:textbox style="mso-fit-shape-to-text:t" inset="0,0,0,0">
                  <w:txbxContent>
                    <w:p w14:paraId="34E37BAB" w14:textId="1DE19A9E" w:rsidR="001D4E89" w:rsidRPr="001D4E89" w:rsidRDefault="001D4E89" w:rsidP="001D4E89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1D4E89">
                        <w:rPr>
                          <w:rFonts w:ascii="Lato" w:hAnsi="Lato"/>
                        </w:rPr>
                        <w:t xml:space="preserve"> (f) com deficiência (ou superdotação)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73600" behindDoc="0" locked="0" layoutInCell="1" allowOverlap="1" wp14:anchorId="6A949B1E" wp14:editId="64CADD61">
            <wp:simplePos x="0" y="0"/>
            <wp:positionH relativeFrom="column">
              <wp:posOffset>2347172</wp:posOffset>
            </wp:positionH>
            <wp:positionV relativeFrom="paragraph">
              <wp:posOffset>2226945</wp:posOffset>
            </wp:positionV>
            <wp:extent cx="2565000" cy="1710000"/>
            <wp:effectExtent l="0" t="0" r="635" b="5080"/>
            <wp:wrapTopAndBottom/>
            <wp:docPr id="1939817846" name="Imagem 7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9817846" name="Imagem 7" descr="Gráfico, Gráfico de linhas&#10;&#10;Descrição gerada automaticamente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74624" behindDoc="0" locked="0" layoutInCell="1" allowOverlap="1" wp14:anchorId="5B792E20" wp14:editId="0C6DA11F">
            <wp:simplePos x="0" y="0"/>
            <wp:positionH relativeFrom="column">
              <wp:posOffset>-271145</wp:posOffset>
            </wp:positionH>
            <wp:positionV relativeFrom="paragraph">
              <wp:posOffset>2223347</wp:posOffset>
            </wp:positionV>
            <wp:extent cx="2565000" cy="1710000"/>
            <wp:effectExtent l="0" t="0" r="635" b="5080"/>
            <wp:wrapTopAndBottom/>
            <wp:docPr id="1955292911" name="Imagem 6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5292911" name="Imagem 6" descr="Gráfico, Gráfico de linhas&#10;&#10;Descrição gerada automaticamente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15FA7B02" wp14:editId="71DA2E26">
                <wp:simplePos x="0" y="0"/>
                <wp:positionH relativeFrom="column">
                  <wp:posOffset>8085667</wp:posOffset>
                </wp:positionH>
                <wp:positionV relativeFrom="paragraph">
                  <wp:posOffset>1954530</wp:posOffset>
                </wp:positionV>
                <wp:extent cx="1879600" cy="203200"/>
                <wp:effectExtent l="0" t="0" r="0" b="0"/>
                <wp:wrapTopAndBottom/>
                <wp:docPr id="65582446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879600" cy="2032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F309E63" w14:textId="5ED64423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>(d) entre 25 e 29 anos de ida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FA7B02" id="_x0000_s1031" type="#_x0000_t202" style="position:absolute;left:0;text-align:left;margin-left:636.65pt;margin-top:153.9pt;width:148pt;height:16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" stroked="f">
                <v:textbox inset="0,0,0,0">
                  <w:txbxContent>
                    <w:p w14:paraId="5F309E63" w14:textId="5ED64423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ED228A">
                        <w:rPr>
                          <w:rFonts w:ascii="Lato" w:hAnsi="Lato"/>
                        </w:rPr>
                        <w:t>(d) entre 25 e 29 anos de idad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57215" behindDoc="0" locked="0" layoutInCell="1" allowOverlap="1" wp14:anchorId="43024DC4" wp14:editId="07B9AF0D">
                <wp:simplePos x="0" y="0"/>
                <wp:positionH relativeFrom="column">
                  <wp:posOffset>5162974</wp:posOffset>
                </wp:positionH>
                <wp:positionV relativeFrom="paragraph">
                  <wp:posOffset>1938444</wp:posOffset>
                </wp:positionV>
                <wp:extent cx="2362200" cy="635"/>
                <wp:effectExtent l="0" t="0" r="0" b="0"/>
                <wp:wrapTopAndBottom/>
                <wp:docPr id="2016815524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622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1D33328" w14:textId="65CD1F5B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>
                              <w:rPr>
                                <w:rFonts w:ascii="Lato" w:hAnsi="Lato"/>
                              </w:rPr>
                              <w:t xml:space="preserve">(c) 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t>entre 18 e 24 anos de ida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43024DC4" id="_x0000_s1032" type="#_x0000_t202" style="position:absolute;left:0;text-align:left;margin-left:406.55pt;margin-top:152.65pt;width:186pt;height:.05pt;z-index:251657215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" stroked="f">
                <v:textbox style="mso-fit-shape-to-text:t" inset="0,0,0,0">
                  <w:txbxContent>
                    <w:p w14:paraId="21D33328" w14:textId="65CD1F5B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>
                        <w:rPr>
                          <w:rFonts w:ascii="Lato" w:hAnsi="Lato"/>
                        </w:rPr>
                        <w:t xml:space="preserve">(c) </w:t>
                      </w:r>
                      <w:r w:rsidRPr="00ED228A">
                        <w:rPr>
                          <w:rFonts w:ascii="Lato" w:hAnsi="Lato"/>
                        </w:rPr>
                        <w:t>entre 18 e 24 anos de idad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3AA3F21" wp14:editId="1734A0F5">
                <wp:simplePos x="0" y="0"/>
                <wp:positionH relativeFrom="column">
                  <wp:posOffset>2776432</wp:posOffset>
                </wp:positionH>
                <wp:positionV relativeFrom="paragraph">
                  <wp:posOffset>1942042</wp:posOffset>
                </wp:positionV>
                <wp:extent cx="2082800" cy="152400"/>
                <wp:effectExtent l="0" t="0" r="0" b="0"/>
                <wp:wrapTopAndBottom/>
                <wp:docPr id="1776708965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82800" cy="1524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598CA38" w14:textId="7485045D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 (b) até 17 anos de idad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AA3F21" id="_x0000_s1033" type="#_x0000_t202" style="position:absolute;left:0;text-align:left;margin-left:218.6pt;margin-top:152.9pt;width:164pt;height:12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" stroked="f">
                <v:textbox inset="0,0,0,0">
                  <w:txbxContent>
                    <w:p w14:paraId="6598CA38" w14:textId="7485045D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 (b) até 17 anos de idade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64384" behindDoc="0" locked="0" layoutInCell="1" allowOverlap="1" wp14:anchorId="56D2C3CF" wp14:editId="339F96EC">
            <wp:simplePos x="0" y="0"/>
            <wp:positionH relativeFrom="column">
              <wp:posOffset>7530465</wp:posOffset>
            </wp:positionH>
            <wp:positionV relativeFrom="paragraph">
              <wp:posOffset>241300</wp:posOffset>
            </wp:positionV>
            <wp:extent cx="2565000" cy="1710000"/>
            <wp:effectExtent l="0" t="0" r="635" b="5080"/>
            <wp:wrapTopAndBottom/>
            <wp:docPr id="1062128593" name="Imagem 4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2128593" name="Imagem 4" descr="Gráfico, Gráfico de linhas&#10;&#10;Descrição gerada automaticamente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65408" behindDoc="0" locked="0" layoutInCell="1" allowOverlap="1" wp14:anchorId="386A8D4D" wp14:editId="2940BD01">
            <wp:simplePos x="0" y="0"/>
            <wp:positionH relativeFrom="column">
              <wp:posOffset>4907280</wp:posOffset>
            </wp:positionH>
            <wp:positionV relativeFrom="paragraph">
              <wp:posOffset>240876</wp:posOffset>
            </wp:positionV>
            <wp:extent cx="2565000" cy="1710000"/>
            <wp:effectExtent l="0" t="0" r="635" b="5080"/>
            <wp:wrapTopAndBottom/>
            <wp:docPr id="730827815" name="Imagem 3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0827815" name="Imagem 3" descr="Gráfico, Gráfico de linhas&#10;&#10;Descrição gerada automaticamente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w:drawing>
          <wp:anchor distT="0" distB="0" distL="114300" distR="114300" simplePos="0" relativeHeight="251659264" behindDoc="0" locked="0" layoutInCell="1" allowOverlap="1" wp14:anchorId="09F61F1C" wp14:editId="1D8F9B2D">
            <wp:simplePos x="0" y="0"/>
            <wp:positionH relativeFrom="column">
              <wp:posOffset>2290869</wp:posOffset>
            </wp:positionH>
            <wp:positionV relativeFrom="paragraph">
              <wp:posOffset>235161</wp:posOffset>
            </wp:positionV>
            <wp:extent cx="2565000" cy="1710000"/>
            <wp:effectExtent l="0" t="0" r="635" b="5080"/>
            <wp:wrapTopAndBottom/>
            <wp:docPr id="1991380825" name="Imagem 2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1380825" name="Imagem 2" descr="Gráfico, Gráfico de linhas&#10;&#10;Descrição gerada automaticament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000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B93F7E3" wp14:editId="380F4DC1">
                <wp:simplePos x="0" y="0"/>
                <wp:positionH relativeFrom="column">
                  <wp:posOffset>42121</wp:posOffset>
                </wp:positionH>
                <wp:positionV relativeFrom="paragraph">
                  <wp:posOffset>1949238</wp:posOffset>
                </wp:positionV>
                <wp:extent cx="1989455" cy="194310"/>
                <wp:effectExtent l="0" t="0" r="4445" b="0"/>
                <wp:wrapTopAndBottom/>
                <wp:docPr id="297721375" name="Caixa de Texto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89455" cy="19431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6E3D0C" w14:textId="4716B1B4" w:rsidR="00ED228A" w:rsidRPr="00ED228A" w:rsidRDefault="00ED228A" w:rsidP="00ED228A">
                            <w:pPr>
                              <w:pStyle w:val="Legenda"/>
                              <w:rPr>
                                <w:rFonts w:ascii="Lato" w:hAnsi="Lato"/>
                                <w:noProof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 (a) sexo feminino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B93F7E3" id="_x0000_s1034" type="#_x0000_t202" style="position:absolute;left:0;text-align:left;margin-left:3.3pt;margin-top:153.5pt;width:156.65pt;height:15.3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" stroked="f">
                <v:textbox inset="0,0,0,0">
                  <w:txbxContent>
                    <w:p w14:paraId="1F6E3D0C" w14:textId="4716B1B4" w:rsidR="00ED228A" w:rsidRPr="00ED228A" w:rsidRDefault="00ED228A" w:rsidP="00ED228A">
                      <w:pPr>
                        <w:pStyle w:val="Legenda"/>
                        <w:rPr>
                          <w:rFonts w:ascii="Lato" w:hAnsi="Lato"/>
                          <w:noProof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 (a) sexo feminino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ED228A" w:rsidRPr="00021887">
        <w:rPr>
          <w:rFonts w:ascii="Lato" w:hAnsi="Lato"/>
          <w:noProof/>
        </w:rPr>
        <w:drawing>
          <wp:anchor distT="0" distB="0" distL="114300" distR="114300" simplePos="0" relativeHeight="251658240" behindDoc="0" locked="0" layoutInCell="1" allowOverlap="1" wp14:anchorId="25F7F6E3" wp14:editId="3A3EFD7E">
            <wp:simplePos x="0" y="0"/>
            <wp:positionH relativeFrom="column">
              <wp:posOffset>-271145</wp:posOffset>
            </wp:positionH>
            <wp:positionV relativeFrom="paragraph">
              <wp:posOffset>224790</wp:posOffset>
            </wp:positionV>
            <wp:extent cx="2565231" cy="1710000"/>
            <wp:effectExtent l="0" t="0" r="635" b="5080"/>
            <wp:wrapTopAndBottom/>
            <wp:docPr id="66182363" name="Imagem 1" descr="Gráfico, Gráfico de linhas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182363" name="Imagem 1" descr="Gráfico, Gráfico de linhas&#10;&#10;Descrição gerada automaticamente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5231" cy="17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ACD20A" w14:textId="61514186" w:rsidR="001D4E89" w:rsidRPr="00021887" w:rsidRDefault="001D4E89" w:rsidP="00ED228A">
      <w:pPr>
        <w:ind w:firstLine="0"/>
        <w:rPr>
          <w:rFonts w:ascii="Lato" w:hAnsi="Lato"/>
        </w:rPr>
      </w:pPr>
      <w:r w:rsidRPr="00021887">
        <w:rPr>
          <w:rFonts w:ascii="Lato" w:hAnsi="Lato"/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1E85372D" wp14:editId="7184720C">
                <wp:simplePos x="0" y="0"/>
                <wp:positionH relativeFrom="column">
                  <wp:posOffset>67310</wp:posOffset>
                </wp:positionH>
                <wp:positionV relativeFrom="paragraph">
                  <wp:posOffset>4071832</wp:posOffset>
                </wp:positionV>
                <wp:extent cx="9567333" cy="677333"/>
                <wp:effectExtent l="0" t="0" r="0" b="0"/>
                <wp:wrapNone/>
                <wp:docPr id="330575952" name="Caixa de Texto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567333" cy="677333"/>
                        </a:xfrm>
                        <a:prstGeom prst="rect">
                          <a:avLst/>
                        </a:prstGeom>
                        <a:solidFill>
                          <a:schemeClr val="bg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258E4B66" w14:textId="77777777" w:rsidR="001D4E89" w:rsidRDefault="00ED228A" w:rsidP="001D4E89">
                            <w:pPr>
                              <w:pStyle w:val="Legenda"/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Fonte: SISU e Microdados do Censo do Ensino Superior 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fldChar w:fldCharType="begin"/>
                            </w:r>
                            <w:r w:rsidRPr="00ED228A">
                              <w:rPr>
                                <w:rFonts w:ascii="Lato" w:hAnsi="Lato"/>
                              </w:rPr>
                              <w:instrText xml:space="preserve"> ADDIN ZOTERO_ITEM CSL_CITATION {"citationID":"UByrkpN4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                      </w:r>
                            <w:r w:rsidRPr="00ED228A">
                              <w:rPr>
                                <w:rFonts w:ascii="Lato" w:hAnsi="Lato"/>
                              </w:rPr>
                              <w:fldChar w:fldCharType="separate"/>
                            </w:r>
                            <w:r w:rsidRPr="00ED228A">
                              <w:rPr>
                                <w:rFonts w:ascii="Lato" w:hAnsi="Lato"/>
                              </w:rPr>
                              <w:t>(</w:t>
                            </w:r>
                            <w:r w:rsidRPr="00ED228A">
                              <w:rPr>
                                <w:rFonts w:ascii="Lato" w:hAnsi="Lato"/>
                                <w:color w:val="0273AE"/>
                              </w:rPr>
                              <w:t>INEP, 2023; MEC, 2023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t>)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fldChar w:fldCharType="end"/>
                            </w:r>
                            <w:r w:rsidRPr="00ED228A">
                              <w:rPr>
                                <w:rFonts w:ascii="Lato" w:hAnsi="Lato"/>
                              </w:rPr>
                              <w:t xml:space="preserve">. </w:t>
                            </w:r>
                          </w:p>
                          <w:p w14:paraId="1E9CF61C" w14:textId="77777777" w:rsidR="001D4E89" w:rsidRDefault="00ED228A" w:rsidP="001D4E89">
                            <w:pPr>
                              <w:pStyle w:val="Legenda"/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 xml:space="preserve">Nota: os coeficientes das estimativas do </w:t>
                            </w:r>
                            <w:r w:rsidRPr="00542EBC">
                              <w:rPr>
                                <w:rFonts w:ascii="Lato" w:hAnsi="Lato"/>
                                <w:i/>
                                <w:iCs w:val="0"/>
                              </w:rPr>
                              <w:t>event-study</w:t>
                            </w:r>
                            <w:r w:rsidRPr="00ED228A">
                              <w:rPr>
                                <w:rFonts w:ascii="Lato" w:hAnsi="Lato"/>
                              </w:rPr>
                              <w:t xml:space="preserve"> para o grupo de tratamento e de controle. </w:t>
                            </w:r>
                          </w:p>
                          <w:p w14:paraId="641AED66" w14:textId="5EEF5501" w:rsidR="00ED228A" w:rsidRPr="00ED228A" w:rsidRDefault="00ED228A" w:rsidP="001D4E89">
                            <w:pPr>
                              <w:pStyle w:val="Legenda"/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  <w:r w:rsidRPr="00ED228A">
                              <w:rPr>
                                <w:rFonts w:ascii="Lato" w:hAnsi="Lato"/>
                              </w:rPr>
                              <w:t>Os pontos mostram os coeficientes estimados. As linhas verticais representam os intervalos de confiança de 95%.</w:t>
                            </w:r>
                          </w:p>
                          <w:p w14:paraId="30718714" w14:textId="77777777" w:rsidR="00ED228A" w:rsidRPr="00ED228A" w:rsidRDefault="00ED228A" w:rsidP="001D4E89">
                            <w:pPr>
                              <w:spacing w:line="276" w:lineRule="auto"/>
                              <w:rPr>
                                <w:rFonts w:ascii="Lato" w:hAnsi="Lato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85372D" id="Caixa de Texto 5" o:spid="_x0000_s1035" type="#_x0000_t202" style="position:absolute;left:0;text-align:left;margin-left:5.3pt;margin-top:320.6pt;width:753.35pt;height:53.3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" fillcolor="white [3212]" stroked="f" strokeweight=".5pt">
                <v:textbox>
                  <w:txbxContent>
                    <w:p w14:paraId="258E4B66" w14:textId="77777777" w:rsidR="001D4E89" w:rsidRDefault="00ED228A" w:rsidP="001D4E89">
                      <w:pPr>
                        <w:pStyle w:val="Legenda"/>
                        <w:spacing w:line="276" w:lineRule="auto"/>
                        <w:rPr>
                          <w:rFonts w:ascii="Lato" w:hAnsi="Lato"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Fonte: SISU e Microdados do Censo do Ensino Superior </w:t>
                      </w:r>
                      <w:r w:rsidRPr="00ED228A">
                        <w:rPr>
                          <w:rFonts w:ascii="Lato" w:hAnsi="Lato"/>
                        </w:rPr>
                        <w:fldChar w:fldCharType="begin"/>
                      </w:r>
                      <w:r w:rsidRPr="00ED228A">
                        <w:rPr>
                          <w:rFonts w:ascii="Lato" w:hAnsi="Lato"/>
                        </w:rPr>
                        <w:instrText xml:space="preserve"> ADDIN ZOTERO_ITEM CSL_CITATION {"citationID":"UByrkpN4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                </w:r>
                      <w:r w:rsidRPr="00ED228A">
                        <w:rPr>
                          <w:rFonts w:ascii="Lato" w:hAnsi="Lato"/>
                        </w:rPr>
                        <w:fldChar w:fldCharType="separate"/>
                      </w:r>
                      <w:r w:rsidRPr="00ED228A">
                        <w:rPr>
                          <w:rFonts w:ascii="Lato" w:hAnsi="Lato"/>
                        </w:rPr>
                        <w:t>(</w:t>
                      </w:r>
                      <w:r w:rsidRPr="00ED228A">
                        <w:rPr>
                          <w:rFonts w:ascii="Lato" w:hAnsi="Lato"/>
                          <w:color w:val="0273AE"/>
                        </w:rPr>
                        <w:t>INEP, 2023; MEC, 2023</w:t>
                      </w:r>
                      <w:r w:rsidRPr="00ED228A">
                        <w:rPr>
                          <w:rFonts w:ascii="Lato" w:hAnsi="Lato"/>
                        </w:rPr>
                        <w:t>)</w:t>
                      </w:r>
                      <w:r w:rsidRPr="00ED228A">
                        <w:rPr>
                          <w:rFonts w:ascii="Lato" w:hAnsi="Lato"/>
                        </w:rPr>
                        <w:fldChar w:fldCharType="end"/>
                      </w:r>
                      <w:r w:rsidRPr="00ED228A">
                        <w:rPr>
                          <w:rFonts w:ascii="Lato" w:hAnsi="Lato"/>
                        </w:rPr>
                        <w:t xml:space="preserve">. </w:t>
                      </w:r>
                    </w:p>
                    <w:p w14:paraId="1E9CF61C" w14:textId="77777777" w:rsidR="001D4E89" w:rsidRDefault="00ED228A" w:rsidP="001D4E89">
                      <w:pPr>
                        <w:pStyle w:val="Legenda"/>
                        <w:spacing w:line="276" w:lineRule="auto"/>
                        <w:rPr>
                          <w:rFonts w:ascii="Lato" w:hAnsi="Lato"/>
                        </w:rPr>
                      </w:pPr>
                      <w:r w:rsidRPr="00ED228A">
                        <w:rPr>
                          <w:rFonts w:ascii="Lato" w:hAnsi="Lato"/>
                        </w:rPr>
                        <w:t xml:space="preserve">Nota: os coeficientes das estimativas do </w:t>
                      </w:r>
                      <w:r w:rsidRPr="00542EBC">
                        <w:rPr>
                          <w:rFonts w:ascii="Lato" w:hAnsi="Lato"/>
                          <w:i/>
                          <w:iCs w:val="0"/>
                        </w:rPr>
                        <w:t>event-study</w:t>
                      </w:r>
                      <w:r w:rsidRPr="00ED228A">
                        <w:rPr>
                          <w:rFonts w:ascii="Lato" w:hAnsi="Lato"/>
                        </w:rPr>
                        <w:t xml:space="preserve"> para o grupo de tratamento e de controle. </w:t>
                      </w:r>
                    </w:p>
                    <w:p w14:paraId="641AED66" w14:textId="5EEF5501" w:rsidR="00ED228A" w:rsidRPr="00ED228A" w:rsidRDefault="00ED228A" w:rsidP="001D4E89">
                      <w:pPr>
                        <w:pStyle w:val="Legenda"/>
                        <w:spacing w:line="276" w:lineRule="auto"/>
                        <w:rPr>
                          <w:rFonts w:ascii="Lato" w:hAnsi="Lato"/>
                        </w:rPr>
                      </w:pPr>
                      <w:r w:rsidRPr="00ED228A">
                        <w:rPr>
                          <w:rFonts w:ascii="Lato" w:hAnsi="Lato"/>
                        </w:rPr>
                        <w:t>Os pontos mostram os coeficientes estimados. As linhas verticais representam os intervalos de confiança de 95%.</w:t>
                      </w:r>
                    </w:p>
                    <w:p w14:paraId="30718714" w14:textId="77777777" w:rsidR="00ED228A" w:rsidRPr="00ED228A" w:rsidRDefault="00ED228A" w:rsidP="001D4E89">
                      <w:pPr>
                        <w:spacing w:line="276" w:lineRule="auto"/>
                        <w:rPr>
                          <w:rFonts w:ascii="Lato" w:hAnsi="Lato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39A5EB9A" w14:textId="7228CD45" w:rsidR="001D4E89" w:rsidRPr="00021887" w:rsidRDefault="001D4E89" w:rsidP="00ED228A">
      <w:pPr>
        <w:ind w:firstLine="0"/>
        <w:rPr>
          <w:rFonts w:ascii="Lato" w:hAnsi="Lato"/>
        </w:rPr>
      </w:pPr>
    </w:p>
    <w:p w14:paraId="610E2501" w14:textId="449DAE1D" w:rsidR="001D4E89" w:rsidRPr="00021887" w:rsidRDefault="001D4E89" w:rsidP="00ED228A">
      <w:pPr>
        <w:ind w:firstLine="0"/>
        <w:rPr>
          <w:rFonts w:ascii="Lato" w:hAnsi="Lato"/>
        </w:rPr>
      </w:pPr>
    </w:p>
    <w:p w14:paraId="1E47DD69" w14:textId="380D4C20" w:rsidR="001D4E89" w:rsidRPr="00021887" w:rsidRDefault="001D4E89" w:rsidP="00ED228A">
      <w:pPr>
        <w:ind w:firstLine="0"/>
        <w:rPr>
          <w:rFonts w:ascii="Lato" w:hAnsi="Lato"/>
        </w:rPr>
      </w:pPr>
    </w:p>
    <w:p w14:paraId="63E784AD" w14:textId="01645D78" w:rsidR="001D4E89" w:rsidRPr="00021887" w:rsidRDefault="001D4E89" w:rsidP="00ED228A">
      <w:pPr>
        <w:ind w:firstLine="0"/>
        <w:rPr>
          <w:rFonts w:ascii="Lato" w:hAnsi="Lato"/>
        </w:rPr>
      </w:pPr>
    </w:p>
    <w:p w14:paraId="12E1835B" w14:textId="0D2782E4" w:rsidR="001D4E89" w:rsidRPr="00021887" w:rsidRDefault="001D4E89" w:rsidP="00ED228A">
      <w:pPr>
        <w:ind w:firstLine="0"/>
        <w:rPr>
          <w:rFonts w:ascii="Lato" w:hAnsi="Lato"/>
        </w:rPr>
      </w:pPr>
    </w:p>
    <w:p w14:paraId="68F00171" w14:textId="59692C10" w:rsidR="001D4E89" w:rsidRPr="00021887" w:rsidRDefault="001D4E89" w:rsidP="00ED228A">
      <w:pPr>
        <w:ind w:firstLine="0"/>
        <w:rPr>
          <w:rFonts w:ascii="Lato" w:hAnsi="Lato"/>
        </w:rPr>
      </w:pPr>
    </w:p>
    <w:p w14:paraId="37738FC2" w14:textId="33692AAD" w:rsidR="001D4E89" w:rsidRPr="00021887" w:rsidRDefault="001D4E89" w:rsidP="00ED228A">
      <w:pPr>
        <w:ind w:firstLine="0"/>
        <w:rPr>
          <w:rFonts w:ascii="Lato" w:hAnsi="Lato"/>
        </w:rPr>
      </w:pPr>
    </w:p>
    <w:p w14:paraId="398827B1" w14:textId="6C7DB802" w:rsidR="001D4E89" w:rsidRPr="00021887" w:rsidRDefault="001D4E89" w:rsidP="00ED228A">
      <w:pPr>
        <w:ind w:firstLine="0"/>
        <w:rPr>
          <w:rFonts w:ascii="Lato" w:hAnsi="Lato"/>
        </w:rPr>
      </w:pPr>
    </w:p>
    <w:p w14:paraId="178E9591" w14:textId="592DF803" w:rsidR="001D4E89" w:rsidRPr="00021887" w:rsidRDefault="001D4E89" w:rsidP="00ED228A">
      <w:pPr>
        <w:ind w:firstLine="0"/>
        <w:rPr>
          <w:rFonts w:ascii="Lato" w:hAnsi="Lato"/>
        </w:rPr>
      </w:pPr>
    </w:p>
    <w:p w14:paraId="033E016D" w14:textId="1E23CB3C" w:rsidR="001D4E89" w:rsidRPr="00021887" w:rsidRDefault="001D4E89" w:rsidP="00ED228A">
      <w:pPr>
        <w:ind w:firstLine="0"/>
        <w:rPr>
          <w:rFonts w:ascii="Lato" w:hAnsi="Lato"/>
        </w:rPr>
      </w:pPr>
    </w:p>
    <w:p w14:paraId="5699EA5A" w14:textId="24BEC28C" w:rsidR="001D4E89" w:rsidRPr="00021887" w:rsidRDefault="001D4E89" w:rsidP="00ED228A">
      <w:pPr>
        <w:ind w:firstLine="0"/>
        <w:rPr>
          <w:rFonts w:ascii="Lato" w:hAnsi="Lato"/>
        </w:rPr>
      </w:pPr>
    </w:p>
    <w:p w14:paraId="11BE20B4" w14:textId="6416FF69" w:rsidR="001D4E89" w:rsidRPr="00021887" w:rsidRDefault="001D4E89" w:rsidP="00ED228A">
      <w:pPr>
        <w:ind w:firstLine="0"/>
        <w:rPr>
          <w:rFonts w:ascii="Lato" w:hAnsi="Lato"/>
        </w:rPr>
      </w:pPr>
    </w:p>
    <w:p w14:paraId="410B7E45" w14:textId="77777777" w:rsidR="001D4E89" w:rsidRPr="00021887" w:rsidRDefault="001D4E89" w:rsidP="00ED228A">
      <w:pPr>
        <w:ind w:firstLine="0"/>
        <w:rPr>
          <w:rFonts w:ascii="Lato" w:hAnsi="Lato"/>
        </w:rPr>
      </w:pPr>
    </w:p>
    <w:p w14:paraId="48C149F4" w14:textId="77777777" w:rsidR="001D4E89" w:rsidRPr="00021887" w:rsidRDefault="001D4E89" w:rsidP="00ED228A">
      <w:pPr>
        <w:ind w:firstLine="0"/>
        <w:rPr>
          <w:rFonts w:ascii="Lato" w:hAnsi="Lato"/>
        </w:rPr>
      </w:pPr>
    </w:p>
    <w:p w14:paraId="0BD8065A" w14:textId="57F325B3" w:rsidR="001D4E89" w:rsidRPr="00021887" w:rsidRDefault="001D4E89" w:rsidP="00ED228A">
      <w:pPr>
        <w:ind w:firstLine="0"/>
        <w:rPr>
          <w:rFonts w:ascii="Lato" w:hAnsi="Lato"/>
        </w:rPr>
      </w:pPr>
    </w:p>
    <w:p w14:paraId="1C6DB0E1" w14:textId="76CC4A41" w:rsidR="001D4E89" w:rsidRPr="00021887" w:rsidRDefault="001D4E89" w:rsidP="00ED228A">
      <w:pPr>
        <w:ind w:firstLine="0"/>
        <w:rPr>
          <w:rFonts w:ascii="Lato" w:hAnsi="Lato"/>
        </w:rPr>
      </w:pPr>
    </w:p>
    <w:p w14:paraId="7B426389" w14:textId="065A0A2C" w:rsidR="00021887" w:rsidRPr="00021887" w:rsidRDefault="0078428F" w:rsidP="00021887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>
        <w:rPr>
          <w:rFonts w:ascii="Lato" w:hAnsi="Lato"/>
          <w:color w:val="000000" w:themeColor="text1"/>
          <w:sz w:val="26"/>
          <w:szCs w:val="26"/>
        </w:rPr>
        <w:t xml:space="preserve">Tabela 6 – </w:t>
      </w:r>
      <w:r w:rsidR="00021887" w:rsidRPr="00021887">
        <w:rPr>
          <w:rFonts w:ascii="Lato" w:hAnsi="Lato"/>
          <w:color w:val="000000" w:themeColor="text1"/>
          <w:sz w:val="26"/>
          <w:szCs w:val="26"/>
        </w:rPr>
        <w:t>Efeitos heterogêneos do SISU por localização da IES</w:t>
      </w:r>
    </w:p>
    <w:p w14:paraId="5F89EF55" w14:textId="77777777" w:rsidR="00021887" w:rsidRPr="00021887" w:rsidRDefault="00021887" w:rsidP="00021887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134"/>
        <w:gridCol w:w="1418"/>
        <w:gridCol w:w="1843"/>
        <w:gridCol w:w="1842"/>
        <w:gridCol w:w="1560"/>
        <w:gridCol w:w="1309"/>
        <w:gridCol w:w="1526"/>
        <w:gridCol w:w="1417"/>
      </w:tblGrid>
      <w:tr w:rsidR="00021887" w:rsidRPr="00021887" w14:paraId="138D5228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CF187D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</w:tcPr>
          <w:p w14:paraId="18F418F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1)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676DC25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2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78C5A04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3)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</w:tcPr>
          <w:p w14:paraId="50A2BCB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4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0E2F0BD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5)</w:t>
            </w:r>
          </w:p>
        </w:tc>
        <w:tc>
          <w:tcPr>
            <w:tcW w:w="1309" w:type="dxa"/>
            <w:tcBorders>
              <w:top w:val="single" w:sz="4" w:space="0" w:color="auto"/>
              <w:bottom w:val="single" w:sz="4" w:space="0" w:color="auto"/>
            </w:tcBorders>
          </w:tcPr>
          <w:p w14:paraId="3DE693B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6)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</w:tcPr>
          <w:p w14:paraId="51BCE3E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7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680501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8)</w:t>
            </w:r>
          </w:p>
        </w:tc>
      </w:tr>
      <w:tr w:rsidR="00021887" w:rsidRPr="00021887" w14:paraId="06F0FA86" w14:textId="77777777" w:rsidTr="0078428F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F958D2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556CC9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Feminino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3B1D68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té 17 ano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E3F612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18 e 24 anos</w:t>
            </w:r>
          </w:p>
        </w:tc>
        <w:tc>
          <w:tcPr>
            <w:tcW w:w="184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6401D5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25 e 29 anos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7146E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ão-brancos</w:t>
            </w:r>
          </w:p>
        </w:tc>
        <w:tc>
          <w:tcPr>
            <w:tcW w:w="13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C7A7CF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Deficientes</w:t>
            </w:r>
          </w:p>
        </w:tc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7DA6F6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scola pública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7B0163" w14:textId="77777777" w:rsidR="00021887" w:rsidRPr="00021887" w:rsidRDefault="00021887" w:rsidP="0078428F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poio social</w:t>
            </w:r>
          </w:p>
        </w:tc>
      </w:tr>
      <w:tr w:rsidR="00021887" w:rsidRPr="00021887" w14:paraId="3820C34C" w14:textId="77777777" w:rsidTr="00741A80">
        <w:trPr>
          <w:jc w:val="center"/>
        </w:trPr>
        <w:tc>
          <w:tcPr>
            <w:tcW w:w="13325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65C7AC1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Capital</w:t>
            </w:r>
          </w:p>
        </w:tc>
      </w:tr>
      <w:tr w:rsidR="00021887" w:rsidRPr="00021887" w14:paraId="207AB4E1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</w:tcPr>
          <w:p w14:paraId="5BF0FA2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46B95ED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0***</w:t>
            </w:r>
          </w:p>
          <w:p w14:paraId="5078528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330382A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4***</w:t>
            </w:r>
          </w:p>
          <w:p w14:paraId="28B8FB1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B849B4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9***</w:t>
            </w:r>
          </w:p>
          <w:p w14:paraId="0947014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04083FD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9***</w:t>
            </w:r>
          </w:p>
          <w:p w14:paraId="4B8595B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5ECD3DF5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78***</w:t>
            </w:r>
          </w:p>
          <w:p w14:paraId="02CECDD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309" w:type="dxa"/>
            <w:tcBorders>
              <w:top w:val="single" w:sz="4" w:space="0" w:color="auto"/>
            </w:tcBorders>
          </w:tcPr>
          <w:p w14:paraId="52BBE29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3***</w:t>
            </w:r>
          </w:p>
          <w:p w14:paraId="0CF1604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26" w:type="dxa"/>
            <w:tcBorders>
              <w:top w:val="single" w:sz="4" w:space="0" w:color="auto"/>
            </w:tcBorders>
          </w:tcPr>
          <w:p w14:paraId="230759F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277***</w:t>
            </w:r>
          </w:p>
          <w:p w14:paraId="6C1307D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121666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36***</w:t>
            </w:r>
          </w:p>
          <w:p w14:paraId="696345D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021887" w:rsidRPr="00021887" w14:paraId="5D5A9812" w14:textId="77777777" w:rsidTr="00741A80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1E79CD91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41D0057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646FC07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E375B3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1CB3197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1DE56EF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309" w:type="dxa"/>
            <w:tcBorders>
              <w:bottom w:val="single" w:sz="4" w:space="0" w:color="auto"/>
            </w:tcBorders>
          </w:tcPr>
          <w:p w14:paraId="05DF713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526" w:type="dxa"/>
            <w:tcBorders>
              <w:bottom w:val="single" w:sz="4" w:space="0" w:color="auto"/>
            </w:tcBorders>
          </w:tcPr>
          <w:p w14:paraId="6807499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A9FBE75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850</w:t>
            </w:r>
          </w:p>
        </w:tc>
      </w:tr>
      <w:tr w:rsidR="00021887" w:rsidRPr="00021887" w14:paraId="57B6EE52" w14:textId="77777777" w:rsidTr="00741A80">
        <w:trPr>
          <w:jc w:val="center"/>
        </w:trPr>
        <w:tc>
          <w:tcPr>
            <w:tcW w:w="13325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7788D74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Interior</w:t>
            </w:r>
          </w:p>
        </w:tc>
      </w:tr>
      <w:tr w:rsidR="00021887" w:rsidRPr="00021887" w14:paraId="7417BF24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</w:tcPr>
          <w:p w14:paraId="1FE1967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2C56CC9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3***</w:t>
            </w:r>
          </w:p>
          <w:p w14:paraId="18F3A9E1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56C8DB3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6***</w:t>
            </w:r>
          </w:p>
          <w:p w14:paraId="728F2CA3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9B070F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26***</w:t>
            </w:r>
          </w:p>
          <w:p w14:paraId="00EB527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5EC817E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4***</w:t>
            </w:r>
          </w:p>
          <w:p w14:paraId="3D4A670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6A5FD9A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41***</w:t>
            </w:r>
          </w:p>
          <w:p w14:paraId="7A2EA30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309" w:type="dxa"/>
            <w:tcBorders>
              <w:top w:val="single" w:sz="4" w:space="0" w:color="auto"/>
            </w:tcBorders>
          </w:tcPr>
          <w:p w14:paraId="6A3133E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4***</w:t>
            </w:r>
          </w:p>
          <w:p w14:paraId="7CA2435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26" w:type="dxa"/>
            <w:tcBorders>
              <w:top w:val="single" w:sz="4" w:space="0" w:color="auto"/>
            </w:tcBorders>
          </w:tcPr>
          <w:p w14:paraId="77FE79E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227***</w:t>
            </w:r>
          </w:p>
          <w:p w14:paraId="7897AB8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D9CF3D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43***</w:t>
            </w:r>
          </w:p>
          <w:p w14:paraId="3943AB8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021887" w:rsidRPr="00021887" w14:paraId="3D8068F7" w14:textId="77777777" w:rsidTr="00741A80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4E0CC043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5A38B1A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C04B31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6B57DF4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251EC50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287848AC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309" w:type="dxa"/>
            <w:tcBorders>
              <w:bottom w:val="single" w:sz="4" w:space="0" w:color="auto"/>
            </w:tcBorders>
          </w:tcPr>
          <w:p w14:paraId="2988C6C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526" w:type="dxa"/>
            <w:tcBorders>
              <w:bottom w:val="single" w:sz="4" w:space="0" w:color="auto"/>
            </w:tcBorders>
          </w:tcPr>
          <w:p w14:paraId="7F3D8C8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7456D56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4.398</w:t>
            </w:r>
          </w:p>
        </w:tc>
      </w:tr>
      <w:tr w:rsidR="00021887" w:rsidRPr="00021887" w14:paraId="5BBE61E4" w14:textId="77777777" w:rsidTr="00741A80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</w:tcPr>
          <w:p w14:paraId="024794CA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14:paraId="0F23C0AF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8" w:type="dxa"/>
            <w:tcBorders>
              <w:top w:val="single" w:sz="4" w:space="0" w:color="auto"/>
            </w:tcBorders>
          </w:tcPr>
          <w:p w14:paraId="69A3AF0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77D710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2" w:type="dxa"/>
            <w:tcBorders>
              <w:top w:val="single" w:sz="4" w:space="0" w:color="auto"/>
            </w:tcBorders>
          </w:tcPr>
          <w:p w14:paraId="32663E89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1779E69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309" w:type="dxa"/>
            <w:tcBorders>
              <w:top w:val="single" w:sz="4" w:space="0" w:color="auto"/>
            </w:tcBorders>
          </w:tcPr>
          <w:p w14:paraId="3A8EDF2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26" w:type="dxa"/>
            <w:tcBorders>
              <w:top w:val="single" w:sz="4" w:space="0" w:color="auto"/>
            </w:tcBorders>
          </w:tcPr>
          <w:p w14:paraId="1613C7E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FE83ED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021887" w:rsidRPr="00021887" w14:paraId="7072EFE1" w14:textId="77777777" w:rsidTr="00741A80">
        <w:trPr>
          <w:jc w:val="center"/>
        </w:trPr>
        <w:tc>
          <w:tcPr>
            <w:tcW w:w="1276" w:type="dxa"/>
          </w:tcPr>
          <w:p w14:paraId="31BE47B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134" w:type="dxa"/>
          </w:tcPr>
          <w:p w14:paraId="6BD2E451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8" w:type="dxa"/>
          </w:tcPr>
          <w:p w14:paraId="148DDC4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3" w:type="dxa"/>
          </w:tcPr>
          <w:p w14:paraId="21487C5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2" w:type="dxa"/>
          </w:tcPr>
          <w:p w14:paraId="74D7DD30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</w:tcPr>
          <w:p w14:paraId="184D7FBD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309" w:type="dxa"/>
          </w:tcPr>
          <w:p w14:paraId="702A2E8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26" w:type="dxa"/>
          </w:tcPr>
          <w:p w14:paraId="1D47EC1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7" w:type="dxa"/>
          </w:tcPr>
          <w:p w14:paraId="6B38787B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021887" w:rsidRPr="00021887" w14:paraId="21F14C3F" w14:textId="77777777" w:rsidTr="00741A80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</w:tcPr>
          <w:p w14:paraId="04698BD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60268FB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8" w:type="dxa"/>
            <w:tcBorders>
              <w:bottom w:val="single" w:sz="4" w:space="0" w:color="auto"/>
            </w:tcBorders>
          </w:tcPr>
          <w:p w14:paraId="426567A8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74666A2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2" w:type="dxa"/>
            <w:tcBorders>
              <w:bottom w:val="single" w:sz="4" w:space="0" w:color="auto"/>
            </w:tcBorders>
          </w:tcPr>
          <w:p w14:paraId="72DC1D14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01548C5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309" w:type="dxa"/>
            <w:tcBorders>
              <w:bottom w:val="single" w:sz="4" w:space="0" w:color="auto"/>
            </w:tcBorders>
          </w:tcPr>
          <w:p w14:paraId="2399AE9E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26" w:type="dxa"/>
            <w:tcBorders>
              <w:bottom w:val="single" w:sz="4" w:space="0" w:color="auto"/>
            </w:tcBorders>
          </w:tcPr>
          <w:p w14:paraId="59CCAD47" w14:textId="77777777" w:rsidR="00021887" w:rsidRPr="00021887" w:rsidRDefault="00021887" w:rsidP="0002188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1C2065E2" w14:textId="77777777" w:rsidR="00021887" w:rsidRPr="00021887" w:rsidRDefault="00021887" w:rsidP="00021887">
            <w:pPr>
              <w:keepNext/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021887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5246DEC0" w14:textId="77777777" w:rsidR="00021887" w:rsidRDefault="00021887" w:rsidP="00021887">
      <w:pPr>
        <w:pStyle w:val="Legenda"/>
        <w:rPr>
          <w:rFonts w:ascii="Lato" w:hAnsi="Lato"/>
        </w:rPr>
      </w:pPr>
    </w:p>
    <w:p w14:paraId="4106C8C1" w14:textId="4744F09B" w:rsidR="00021887" w:rsidRPr="00021887" w:rsidRDefault="00021887" w:rsidP="00021887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 xml:space="preserve">Fonte: SISU e Microdados do Censo do Ensino Superior </w:t>
      </w:r>
      <w:r w:rsidRPr="00021887">
        <w:rPr>
          <w:rFonts w:ascii="Lato" w:hAnsi="Lato"/>
        </w:rPr>
        <w:fldChar w:fldCharType="begin"/>
      </w:r>
      <w:r w:rsidRPr="00021887">
        <w:rPr>
          <w:rFonts w:ascii="Lato" w:hAnsi="Lato"/>
        </w:rPr>
        <w:instrText xml:space="preserve"> ADDIN ZOTERO_ITEM CSL_CITATION {"citationID":"hwGpNvQr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1887">
        <w:rPr>
          <w:rFonts w:ascii="Lato" w:hAnsi="Lato"/>
        </w:rPr>
        <w:fldChar w:fldCharType="separate"/>
      </w:r>
      <w:r w:rsidRPr="00021887">
        <w:rPr>
          <w:rFonts w:ascii="Lato" w:hAnsi="Lato"/>
          <w:color w:val="0273AE"/>
        </w:rPr>
        <w:t>(INEP, 2023; MEC, 2023</w:t>
      </w:r>
      <w:r w:rsidRPr="00021887">
        <w:rPr>
          <w:rFonts w:ascii="Lato" w:hAnsi="Lato"/>
        </w:rPr>
        <w:t>)</w:t>
      </w:r>
      <w:r w:rsidRPr="00021887">
        <w:rPr>
          <w:rFonts w:ascii="Lato" w:hAnsi="Lato"/>
        </w:rPr>
        <w:fldChar w:fldCharType="end"/>
      </w:r>
      <w:r w:rsidRPr="00021887">
        <w:rPr>
          <w:rFonts w:ascii="Lato" w:hAnsi="Lato"/>
        </w:rPr>
        <w:t xml:space="preserve">. </w:t>
      </w:r>
    </w:p>
    <w:p w14:paraId="3C5072F9" w14:textId="77777777" w:rsidR="00021887" w:rsidRDefault="00021887" w:rsidP="00021887">
      <w:pPr>
        <w:pStyle w:val="Legenda"/>
        <w:rPr>
          <w:rFonts w:ascii="Lato" w:hAnsi="Lato"/>
        </w:rPr>
      </w:pPr>
      <w:r w:rsidRPr="00021887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4BD658F9" w14:textId="77777777" w:rsidR="00021887" w:rsidRDefault="00021887" w:rsidP="00021887"/>
    <w:p w14:paraId="5E9A48C2" w14:textId="77777777" w:rsidR="00021887" w:rsidRDefault="00021887" w:rsidP="00021887"/>
    <w:p w14:paraId="19866F03" w14:textId="77777777" w:rsidR="00021887" w:rsidRDefault="00021887" w:rsidP="00021887"/>
    <w:p w14:paraId="018E5901" w14:textId="77777777" w:rsidR="00021887" w:rsidRDefault="00021887" w:rsidP="00021887"/>
    <w:p w14:paraId="0B7EA2B3" w14:textId="77777777" w:rsidR="00021887" w:rsidRDefault="00021887" w:rsidP="00021887"/>
    <w:p w14:paraId="3A135344" w14:textId="77777777" w:rsidR="00021887" w:rsidRDefault="00021887" w:rsidP="00021887"/>
    <w:p w14:paraId="28559455" w14:textId="77777777" w:rsidR="00021887" w:rsidRDefault="00021887" w:rsidP="00021887"/>
    <w:p w14:paraId="04EAF97E" w14:textId="77777777" w:rsidR="00021887" w:rsidRDefault="00021887" w:rsidP="00021887"/>
    <w:p w14:paraId="45A66C67" w14:textId="77777777" w:rsidR="00021887" w:rsidRDefault="00021887" w:rsidP="00021887"/>
    <w:p w14:paraId="46835EB4" w14:textId="77777777" w:rsidR="00021887" w:rsidRDefault="00021887" w:rsidP="00021887"/>
    <w:p w14:paraId="5D3C202C" w14:textId="77777777" w:rsidR="00021887" w:rsidRDefault="00021887" w:rsidP="00021887"/>
    <w:p w14:paraId="4FE82E82" w14:textId="77777777" w:rsidR="00021887" w:rsidRDefault="00021887" w:rsidP="00021887"/>
    <w:p w14:paraId="3C43D620" w14:textId="77777777" w:rsidR="00021887" w:rsidRDefault="00021887" w:rsidP="00021887"/>
    <w:p w14:paraId="1BD7057B" w14:textId="77777777" w:rsidR="00021887" w:rsidRDefault="00021887" w:rsidP="00021887"/>
    <w:p w14:paraId="692346E0" w14:textId="77777777" w:rsidR="00021887" w:rsidRDefault="00021887" w:rsidP="00021887"/>
    <w:p w14:paraId="345B74CE" w14:textId="77777777" w:rsidR="00021887" w:rsidRPr="00741A80" w:rsidRDefault="00021887" w:rsidP="00021887">
      <w:pPr>
        <w:rPr>
          <w:rFonts w:ascii="Lato" w:hAnsi="Lato"/>
        </w:rPr>
      </w:pPr>
    </w:p>
    <w:p w14:paraId="4798C7C0" w14:textId="72D07DE0" w:rsidR="00741A80" w:rsidRDefault="0078428F" w:rsidP="00741A80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>
        <w:rPr>
          <w:rFonts w:ascii="Lato" w:hAnsi="Lato"/>
          <w:color w:val="000000" w:themeColor="text1"/>
          <w:sz w:val="26"/>
          <w:szCs w:val="26"/>
        </w:rPr>
        <w:t xml:space="preserve">Tabela 7 – </w:t>
      </w:r>
      <w:r w:rsidR="00741A80" w:rsidRPr="00741A80">
        <w:rPr>
          <w:rFonts w:ascii="Lato" w:hAnsi="Lato"/>
          <w:color w:val="000000" w:themeColor="text1"/>
          <w:sz w:val="26"/>
          <w:szCs w:val="26"/>
        </w:rPr>
        <w:t>Efeitos heterogêneos do SISU por categoria administrativa da IES</w:t>
      </w:r>
    </w:p>
    <w:p w14:paraId="261069CC" w14:textId="77777777" w:rsidR="00741A80" w:rsidRPr="00741A80" w:rsidRDefault="00741A80" w:rsidP="00741A80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8"/>
        <w:gridCol w:w="1417"/>
        <w:gridCol w:w="1560"/>
        <w:gridCol w:w="1701"/>
        <w:gridCol w:w="1840"/>
        <w:gridCol w:w="1562"/>
        <w:gridCol w:w="1286"/>
        <w:gridCol w:w="1517"/>
        <w:gridCol w:w="1701"/>
      </w:tblGrid>
      <w:tr w:rsidR="00741A80" w:rsidRPr="00741A80" w14:paraId="311EE279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4B33ED7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228AF9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1)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14:paraId="0DE5F04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2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493FB04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3)</w:t>
            </w:r>
          </w:p>
        </w:tc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</w:tcPr>
          <w:p w14:paraId="2B598D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4)</w:t>
            </w:r>
          </w:p>
        </w:tc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</w:tcPr>
          <w:p w14:paraId="2582F53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5)</w:t>
            </w:r>
          </w:p>
        </w:tc>
        <w:tc>
          <w:tcPr>
            <w:tcW w:w="1144" w:type="dxa"/>
            <w:tcBorders>
              <w:top w:val="single" w:sz="4" w:space="0" w:color="auto"/>
              <w:bottom w:val="single" w:sz="4" w:space="0" w:color="auto"/>
            </w:tcBorders>
          </w:tcPr>
          <w:p w14:paraId="2C0726D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6)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</w:tcPr>
          <w:p w14:paraId="296AAFD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7)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7CE9D1B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(8)</w:t>
            </w:r>
          </w:p>
        </w:tc>
      </w:tr>
      <w:tr w:rsidR="00741A80" w:rsidRPr="00741A80" w14:paraId="7D6A07D7" w14:textId="77777777" w:rsidTr="002F6927">
        <w:trPr>
          <w:jc w:val="center"/>
        </w:trPr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</w:tcPr>
          <w:p w14:paraId="08E30E0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99D123C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Feminino</w:t>
            </w:r>
          </w:p>
        </w:tc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9D1416A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té 17 anos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C77380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18 e 24 anos</w:t>
            </w:r>
          </w:p>
        </w:tc>
        <w:tc>
          <w:tcPr>
            <w:tcW w:w="184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A6AFDE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ntre 25 e 29 anos</w:t>
            </w:r>
          </w:p>
        </w:tc>
        <w:tc>
          <w:tcPr>
            <w:tcW w:w="156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EB5C499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ão-brancos</w:t>
            </w:r>
          </w:p>
        </w:tc>
        <w:tc>
          <w:tcPr>
            <w:tcW w:w="11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43D91A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Deficientes</w:t>
            </w:r>
          </w:p>
        </w:tc>
        <w:tc>
          <w:tcPr>
            <w:tcW w:w="15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ECAB23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scola pública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6E3EC0" w14:textId="77777777" w:rsidR="00741A80" w:rsidRPr="00741A80" w:rsidRDefault="00741A80" w:rsidP="002F6927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Apoio social</w:t>
            </w:r>
          </w:p>
        </w:tc>
      </w:tr>
      <w:tr w:rsidR="00741A80" w:rsidRPr="00741A80" w14:paraId="2763604E" w14:textId="77777777" w:rsidTr="00741A80">
        <w:trPr>
          <w:jc w:val="center"/>
        </w:trPr>
        <w:tc>
          <w:tcPr>
            <w:tcW w:w="13860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67BBB6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Federal</w:t>
            </w:r>
          </w:p>
        </w:tc>
      </w:tr>
      <w:tr w:rsidR="00741A80" w:rsidRPr="00741A80" w14:paraId="077499BD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</w:tcBorders>
          </w:tcPr>
          <w:p w14:paraId="2A725B4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0240B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2***</w:t>
            </w:r>
          </w:p>
          <w:p w14:paraId="01E3D2F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1C211E2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4***</w:t>
            </w:r>
          </w:p>
          <w:p w14:paraId="3D8DBC6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0180BE7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16***</w:t>
            </w:r>
          </w:p>
          <w:p w14:paraId="4318196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840" w:type="dxa"/>
            <w:tcBorders>
              <w:top w:val="single" w:sz="4" w:space="0" w:color="auto"/>
            </w:tcBorders>
          </w:tcPr>
          <w:p w14:paraId="0E93380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1***</w:t>
            </w:r>
          </w:p>
          <w:p w14:paraId="40D9E91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62" w:type="dxa"/>
            <w:tcBorders>
              <w:top w:val="single" w:sz="4" w:space="0" w:color="auto"/>
            </w:tcBorders>
          </w:tcPr>
          <w:p w14:paraId="02CF20A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48***</w:t>
            </w:r>
          </w:p>
          <w:p w14:paraId="5F2524C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2EFFB16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4***</w:t>
            </w:r>
          </w:p>
          <w:p w14:paraId="2246344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17" w:type="dxa"/>
            <w:tcBorders>
              <w:top w:val="single" w:sz="4" w:space="0" w:color="auto"/>
            </w:tcBorders>
          </w:tcPr>
          <w:p w14:paraId="7A5082E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271***</w:t>
            </w:r>
          </w:p>
          <w:p w14:paraId="7DBA9C1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B03768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5**</w:t>
            </w:r>
          </w:p>
          <w:p w14:paraId="4EE6CD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741A80" w:rsidRPr="00741A80" w14:paraId="7C7D8DCA" w14:textId="77777777" w:rsidTr="00741A80">
        <w:trPr>
          <w:jc w:val="center"/>
        </w:trPr>
        <w:tc>
          <w:tcPr>
            <w:tcW w:w="1418" w:type="dxa"/>
            <w:tcBorders>
              <w:bottom w:val="single" w:sz="4" w:space="0" w:color="auto"/>
            </w:tcBorders>
          </w:tcPr>
          <w:p w14:paraId="1F3AA43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27BA2FB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2CC63F2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4C7083D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137DD6E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5DAAE81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009671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517" w:type="dxa"/>
            <w:tcBorders>
              <w:bottom w:val="single" w:sz="4" w:space="0" w:color="auto"/>
            </w:tcBorders>
          </w:tcPr>
          <w:p w14:paraId="26876FF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4DF7AF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65.234</w:t>
            </w:r>
          </w:p>
        </w:tc>
      </w:tr>
      <w:tr w:rsidR="00741A80" w:rsidRPr="00741A80" w14:paraId="070CD60F" w14:textId="77777777" w:rsidTr="00741A80">
        <w:trPr>
          <w:jc w:val="center"/>
        </w:trPr>
        <w:tc>
          <w:tcPr>
            <w:tcW w:w="13860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77B5731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stadual</w:t>
            </w:r>
          </w:p>
        </w:tc>
      </w:tr>
      <w:tr w:rsidR="00741A80" w:rsidRPr="00741A80" w14:paraId="7DD838D6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</w:tcBorders>
          </w:tcPr>
          <w:p w14:paraId="127CA07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5223E23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0***</w:t>
            </w:r>
          </w:p>
          <w:p w14:paraId="45AA700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697EB9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09***</w:t>
            </w:r>
          </w:p>
          <w:p w14:paraId="7D3706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2EE4CF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29***</w:t>
            </w:r>
          </w:p>
          <w:p w14:paraId="4B0CBD6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840" w:type="dxa"/>
            <w:tcBorders>
              <w:top w:val="single" w:sz="4" w:space="0" w:color="auto"/>
            </w:tcBorders>
          </w:tcPr>
          <w:p w14:paraId="42CB38C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-0,016***</w:t>
            </w:r>
          </w:p>
          <w:p w14:paraId="094D85F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62" w:type="dxa"/>
            <w:tcBorders>
              <w:top w:val="single" w:sz="4" w:space="0" w:color="auto"/>
            </w:tcBorders>
          </w:tcPr>
          <w:p w14:paraId="7E18B7C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72***</w:t>
            </w:r>
          </w:p>
          <w:p w14:paraId="155055B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45F44AE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03***</w:t>
            </w:r>
          </w:p>
          <w:p w14:paraId="47E982F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17" w:type="dxa"/>
            <w:tcBorders>
              <w:top w:val="single" w:sz="4" w:space="0" w:color="auto"/>
            </w:tcBorders>
          </w:tcPr>
          <w:p w14:paraId="64510BE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181***</w:t>
            </w:r>
          </w:p>
          <w:p w14:paraId="14435BA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5)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720570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0,060***</w:t>
            </w:r>
          </w:p>
          <w:p w14:paraId="2EB8AD2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741A80" w:rsidRPr="00741A80" w14:paraId="16947FD5" w14:textId="77777777" w:rsidTr="00741A80">
        <w:trPr>
          <w:jc w:val="center"/>
        </w:trPr>
        <w:tc>
          <w:tcPr>
            <w:tcW w:w="1418" w:type="dxa"/>
            <w:tcBorders>
              <w:bottom w:val="single" w:sz="4" w:space="0" w:color="auto"/>
            </w:tcBorders>
          </w:tcPr>
          <w:p w14:paraId="6B09715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644ECDC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3E39592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91D414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325DDEB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5634F1F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4834278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517" w:type="dxa"/>
            <w:tcBorders>
              <w:bottom w:val="single" w:sz="4" w:space="0" w:color="auto"/>
            </w:tcBorders>
          </w:tcPr>
          <w:p w14:paraId="13DDAE8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3A7E33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35.014</w:t>
            </w:r>
          </w:p>
        </w:tc>
      </w:tr>
      <w:tr w:rsidR="00741A80" w:rsidRPr="00741A80" w14:paraId="7A938A15" w14:textId="77777777" w:rsidTr="00741A80">
        <w:trPr>
          <w:jc w:val="center"/>
        </w:trPr>
        <w:tc>
          <w:tcPr>
            <w:tcW w:w="1418" w:type="dxa"/>
            <w:tcBorders>
              <w:top w:val="single" w:sz="4" w:space="0" w:color="auto"/>
            </w:tcBorders>
          </w:tcPr>
          <w:p w14:paraId="59F8C68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37E3F83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top w:val="single" w:sz="4" w:space="0" w:color="auto"/>
            </w:tcBorders>
          </w:tcPr>
          <w:p w14:paraId="3FB6160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778897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0" w:type="dxa"/>
            <w:tcBorders>
              <w:top w:val="single" w:sz="4" w:space="0" w:color="auto"/>
            </w:tcBorders>
          </w:tcPr>
          <w:p w14:paraId="763DD85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2" w:type="dxa"/>
            <w:tcBorders>
              <w:top w:val="single" w:sz="4" w:space="0" w:color="auto"/>
            </w:tcBorders>
          </w:tcPr>
          <w:p w14:paraId="3DA274F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144" w:type="dxa"/>
            <w:tcBorders>
              <w:top w:val="single" w:sz="4" w:space="0" w:color="auto"/>
            </w:tcBorders>
          </w:tcPr>
          <w:p w14:paraId="1C6D703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17" w:type="dxa"/>
            <w:tcBorders>
              <w:top w:val="single" w:sz="4" w:space="0" w:color="auto"/>
            </w:tcBorders>
          </w:tcPr>
          <w:p w14:paraId="2D768A9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37B01E9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179CA0E4" w14:textId="77777777" w:rsidTr="00741A80">
        <w:trPr>
          <w:jc w:val="center"/>
        </w:trPr>
        <w:tc>
          <w:tcPr>
            <w:tcW w:w="1418" w:type="dxa"/>
          </w:tcPr>
          <w:p w14:paraId="09253D0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417" w:type="dxa"/>
          </w:tcPr>
          <w:p w14:paraId="74A39AB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</w:tcPr>
          <w:p w14:paraId="437483B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</w:tcPr>
          <w:p w14:paraId="67EE577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0" w:type="dxa"/>
          </w:tcPr>
          <w:p w14:paraId="3D9DD1A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2" w:type="dxa"/>
          </w:tcPr>
          <w:p w14:paraId="6A81160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144" w:type="dxa"/>
          </w:tcPr>
          <w:p w14:paraId="753748B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17" w:type="dxa"/>
          </w:tcPr>
          <w:p w14:paraId="64ED481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</w:tcPr>
          <w:p w14:paraId="7DF4137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77ECC53E" w14:textId="77777777" w:rsidTr="00741A80">
        <w:trPr>
          <w:jc w:val="center"/>
        </w:trPr>
        <w:tc>
          <w:tcPr>
            <w:tcW w:w="1418" w:type="dxa"/>
            <w:tcBorders>
              <w:bottom w:val="single" w:sz="4" w:space="0" w:color="auto"/>
            </w:tcBorders>
          </w:tcPr>
          <w:p w14:paraId="6ED515A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FAD9FA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0" w:type="dxa"/>
            <w:tcBorders>
              <w:bottom w:val="single" w:sz="4" w:space="0" w:color="auto"/>
            </w:tcBorders>
          </w:tcPr>
          <w:p w14:paraId="42D2DC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E4EE27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840" w:type="dxa"/>
            <w:tcBorders>
              <w:bottom w:val="single" w:sz="4" w:space="0" w:color="auto"/>
            </w:tcBorders>
          </w:tcPr>
          <w:p w14:paraId="2352A96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62" w:type="dxa"/>
            <w:tcBorders>
              <w:bottom w:val="single" w:sz="4" w:space="0" w:color="auto"/>
            </w:tcBorders>
          </w:tcPr>
          <w:p w14:paraId="35389FE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585BBE4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17" w:type="dxa"/>
            <w:tcBorders>
              <w:bottom w:val="single" w:sz="4" w:space="0" w:color="auto"/>
            </w:tcBorders>
          </w:tcPr>
          <w:p w14:paraId="529EB32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2D4CD74F" w14:textId="77777777" w:rsidR="00741A80" w:rsidRPr="00741A80" w:rsidRDefault="00741A80" w:rsidP="00741A80">
            <w:pPr>
              <w:keepNext/>
              <w:spacing w:line="276" w:lineRule="auto"/>
              <w:ind w:firstLine="0"/>
              <w:jc w:val="center"/>
              <w:rPr>
                <w:rFonts w:ascii="Lato" w:hAnsi="Lato" w:cs="Times New Roman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3EEAFDDF" w14:textId="77777777" w:rsidR="00741A80" w:rsidRDefault="00741A80" w:rsidP="00741A80">
      <w:pPr>
        <w:pStyle w:val="Legenda"/>
        <w:rPr>
          <w:rFonts w:ascii="Lato" w:hAnsi="Lato"/>
        </w:rPr>
      </w:pPr>
    </w:p>
    <w:p w14:paraId="5157C9AB" w14:textId="0D6F5DCE" w:rsidR="00741A80" w:rsidRP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 xml:space="preserve">Fonte: SISU e Microdados do Censo do Ensino Superior </w:t>
      </w:r>
      <w:r w:rsidRPr="00741A80">
        <w:rPr>
          <w:rFonts w:ascii="Lato" w:hAnsi="Lato"/>
        </w:rPr>
        <w:fldChar w:fldCharType="begin"/>
      </w:r>
      <w:r w:rsidRPr="00741A80">
        <w:rPr>
          <w:rFonts w:ascii="Lato" w:hAnsi="Lato"/>
        </w:rPr>
        <w:instrText xml:space="preserve"> ADDIN ZOTERO_ITEM CSL_CITATION {"citationID":"7HgesmLi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741A80">
        <w:rPr>
          <w:rFonts w:ascii="Lato" w:hAnsi="Lato"/>
        </w:rPr>
        <w:fldChar w:fldCharType="separate"/>
      </w:r>
      <w:r w:rsidRPr="00741A80">
        <w:rPr>
          <w:rFonts w:ascii="Lato" w:hAnsi="Lato"/>
        </w:rPr>
        <w:t>(</w:t>
      </w:r>
      <w:r w:rsidRPr="009866C5">
        <w:rPr>
          <w:rFonts w:ascii="Lato" w:hAnsi="Lato"/>
          <w:color w:val="0273AE"/>
        </w:rPr>
        <w:t>INEP, 2023; MEC, 2023</w:t>
      </w:r>
      <w:r w:rsidRPr="00741A80">
        <w:rPr>
          <w:rFonts w:ascii="Lato" w:hAnsi="Lato"/>
        </w:rPr>
        <w:t>)</w:t>
      </w:r>
      <w:r w:rsidRPr="00741A80">
        <w:rPr>
          <w:rFonts w:ascii="Lato" w:hAnsi="Lato"/>
        </w:rPr>
        <w:fldChar w:fldCharType="end"/>
      </w:r>
      <w:r w:rsidRPr="00741A80">
        <w:rPr>
          <w:rFonts w:ascii="Lato" w:hAnsi="Lato"/>
        </w:rPr>
        <w:t xml:space="preserve">. </w:t>
      </w:r>
    </w:p>
    <w:p w14:paraId="2FE07F69" w14:textId="77777777" w:rsidR="00741A80" w:rsidRP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1F6F5CB3" w14:textId="77777777" w:rsidR="00021887" w:rsidRPr="00021887" w:rsidRDefault="00021887" w:rsidP="00021887"/>
    <w:p w14:paraId="32262906" w14:textId="5C3F2DFA" w:rsidR="00A3257E" w:rsidRDefault="00A3257E" w:rsidP="00ED228A">
      <w:pPr>
        <w:ind w:firstLine="0"/>
        <w:rPr>
          <w:rFonts w:ascii="Lato" w:hAnsi="Lato"/>
          <w:b/>
          <w:bCs/>
        </w:rPr>
      </w:pPr>
    </w:p>
    <w:p w14:paraId="236F09ED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1ABA2654" w14:textId="77777777" w:rsidR="009866C5" w:rsidRDefault="009866C5" w:rsidP="00ED228A">
      <w:pPr>
        <w:ind w:firstLine="0"/>
        <w:rPr>
          <w:rFonts w:ascii="Lato" w:hAnsi="Lato"/>
          <w:b/>
          <w:bCs/>
        </w:rPr>
      </w:pPr>
    </w:p>
    <w:p w14:paraId="7B9038DC" w14:textId="77777777" w:rsidR="009866C5" w:rsidRDefault="009866C5" w:rsidP="00ED228A">
      <w:pPr>
        <w:ind w:firstLine="0"/>
        <w:rPr>
          <w:rFonts w:ascii="Lato" w:hAnsi="Lato"/>
          <w:b/>
          <w:bCs/>
        </w:rPr>
      </w:pPr>
    </w:p>
    <w:p w14:paraId="2941A6F1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766F6195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37117FAB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1750B327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238898C7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7002DE09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43A02BE5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697DC1CA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7B30A2A4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077B454A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1069E522" w14:textId="77777777" w:rsidR="00741A80" w:rsidRDefault="00741A80" w:rsidP="00ED228A">
      <w:pPr>
        <w:ind w:firstLine="0"/>
        <w:rPr>
          <w:rFonts w:ascii="Lato" w:hAnsi="Lato"/>
          <w:b/>
          <w:bCs/>
        </w:rPr>
      </w:pPr>
    </w:p>
    <w:p w14:paraId="2B95E01D" w14:textId="77777777" w:rsidR="00741A80" w:rsidRPr="002B3CE4" w:rsidRDefault="00741A80" w:rsidP="00741A80">
      <w:pPr>
        <w:ind w:firstLine="0"/>
        <w:rPr>
          <w:color w:val="000000" w:themeColor="text1"/>
        </w:rPr>
      </w:pPr>
    </w:p>
    <w:p w14:paraId="2FC37921" w14:textId="27F0B1AA" w:rsidR="00741A80" w:rsidRPr="00741A80" w:rsidRDefault="002F6927" w:rsidP="00741A80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>
        <w:rPr>
          <w:rFonts w:ascii="Lato" w:hAnsi="Lato"/>
          <w:color w:val="000000" w:themeColor="text1"/>
          <w:sz w:val="26"/>
          <w:szCs w:val="26"/>
        </w:rPr>
        <w:t xml:space="preserve">Tabela 8 – </w:t>
      </w:r>
      <w:r w:rsidR="00741A80" w:rsidRPr="00741A80">
        <w:rPr>
          <w:rFonts w:ascii="Lato" w:hAnsi="Lato"/>
          <w:color w:val="000000" w:themeColor="text1"/>
          <w:sz w:val="26"/>
          <w:szCs w:val="26"/>
        </w:rPr>
        <w:t>Efeitos heterogêneos do SISU por regiões brasileiras</w:t>
      </w:r>
    </w:p>
    <w:p w14:paraId="6F9DDB37" w14:textId="77777777" w:rsidR="00741A80" w:rsidRPr="00741A80" w:rsidRDefault="00741A80" w:rsidP="00741A80">
      <w:pPr>
        <w:pStyle w:val="SemEspaamento"/>
        <w:rPr>
          <w:rFonts w:ascii="Lato" w:hAnsi="Lato"/>
          <w:color w:val="000000" w:themeColor="text1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6"/>
        <w:gridCol w:w="1985"/>
        <w:gridCol w:w="1559"/>
        <w:gridCol w:w="1559"/>
        <w:gridCol w:w="1789"/>
        <w:gridCol w:w="1466"/>
        <w:gridCol w:w="1286"/>
        <w:gridCol w:w="1276"/>
        <w:gridCol w:w="1559"/>
      </w:tblGrid>
      <w:tr w:rsidR="00741A80" w:rsidRPr="00741A80" w14:paraId="51D939A7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0AA12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D46D6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1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B757FA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2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5AEF9D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3)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B3949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4)</w:t>
            </w:r>
          </w:p>
        </w:tc>
        <w:tc>
          <w:tcPr>
            <w:tcW w:w="14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57EC0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5)</w:t>
            </w:r>
          </w:p>
        </w:tc>
        <w:tc>
          <w:tcPr>
            <w:tcW w:w="12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0772F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6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2F33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7)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C9F56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(8)</w:t>
            </w:r>
          </w:p>
        </w:tc>
      </w:tr>
      <w:tr w:rsidR="00741A80" w:rsidRPr="00741A80" w14:paraId="3FDE3C88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859A7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183255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Feminino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3D36B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Até 17 anos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69648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re 18 e 24 anos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2322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ntre 25 e 29 anos</w:t>
            </w:r>
          </w:p>
        </w:tc>
        <w:tc>
          <w:tcPr>
            <w:tcW w:w="146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E8C162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Não-brancos</w:t>
            </w:r>
          </w:p>
        </w:tc>
        <w:tc>
          <w:tcPr>
            <w:tcW w:w="128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F3BCC2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Deficientes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1323F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Escola pública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D58B9D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Apoio social</w:t>
            </w:r>
          </w:p>
        </w:tc>
      </w:tr>
      <w:tr w:rsidR="00741A80" w:rsidRPr="00741A80" w14:paraId="5E0D6C14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BC4F59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Norte</w:t>
            </w:r>
          </w:p>
        </w:tc>
      </w:tr>
      <w:tr w:rsidR="00741A80" w:rsidRPr="00741A80" w14:paraId="3093CE60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43F8222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2142A7F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21***</w:t>
            </w:r>
          </w:p>
          <w:p w14:paraId="1533070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1A2406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2</w:t>
            </w:r>
          </w:p>
          <w:p w14:paraId="288DC8F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262CCB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30***</w:t>
            </w:r>
          </w:p>
          <w:p w14:paraId="0354A2C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60F4C63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2***</w:t>
            </w:r>
          </w:p>
          <w:p w14:paraId="2966033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4996BC9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91***</w:t>
            </w:r>
          </w:p>
          <w:p w14:paraId="36CD8B4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8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0664F2E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4***</w:t>
            </w:r>
          </w:p>
          <w:p w14:paraId="69C6F55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0BEBC4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266***</w:t>
            </w:r>
          </w:p>
          <w:p w14:paraId="004A006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10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1FE5EF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01***</w:t>
            </w:r>
          </w:p>
          <w:p w14:paraId="068ED52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6)</w:t>
            </w:r>
          </w:p>
        </w:tc>
      </w:tr>
      <w:tr w:rsidR="00741A80" w:rsidRPr="00741A80" w14:paraId="1345C5F1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160FBD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0AB0F9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D8230E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369B035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73DB9FA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466" w:type="dxa"/>
            <w:tcBorders>
              <w:bottom w:val="single" w:sz="4" w:space="0" w:color="auto"/>
            </w:tcBorders>
            <w:vAlign w:val="center"/>
          </w:tcPr>
          <w:p w14:paraId="4B87D5D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center"/>
          </w:tcPr>
          <w:p w14:paraId="352306E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1BCC7A1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0E74008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0.806</w:t>
            </w:r>
          </w:p>
        </w:tc>
      </w:tr>
      <w:tr w:rsidR="00741A80" w:rsidRPr="00741A80" w14:paraId="5A0E37F4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C7622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Nordeste</w:t>
            </w:r>
          </w:p>
        </w:tc>
      </w:tr>
      <w:tr w:rsidR="00741A80" w:rsidRPr="00741A80" w14:paraId="14B6CFF5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E85832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13053E2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3***</w:t>
            </w:r>
          </w:p>
          <w:p w14:paraId="4B2DD62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87D5F4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5***</w:t>
            </w:r>
          </w:p>
          <w:p w14:paraId="3CBDCB3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582ABAD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11***</w:t>
            </w:r>
          </w:p>
          <w:p w14:paraId="7A4E1E6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21F1F30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5***</w:t>
            </w:r>
          </w:p>
          <w:p w14:paraId="5A05D6B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2D0B36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99***</w:t>
            </w:r>
          </w:p>
          <w:p w14:paraId="222359B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4135B8C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6***</w:t>
            </w:r>
          </w:p>
          <w:p w14:paraId="44FE17A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2DD994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287***</w:t>
            </w:r>
          </w:p>
          <w:p w14:paraId="6A4E73E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5EC0BAA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9***</w:t>
            </w:r>
          </w:p>
          <w:p w14:paraId="22C5AE2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</w:tr>
      <w:tr w:rsidR="00741A80" w:rsidRPr="00741A80" w14:paraId="7148AD16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4454AFE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FED698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1F6C28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29278F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483731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466" w:type="dxa"/>
            <w:tcBorders>
              <w:bottom w:val="single" w:sz="4" w:space="0" w:color="auto"/>
            </w:tcBorders>
          </w:tcPr>
          <w:p w14:paraId="087CC8C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281" w:type="dxa"/>
            <w:tcBorders>
              <w:bottom w:val="single" w:sz="4" w:space="0" w:color="auto"/>
            </w:tcBorders>
          </w:tcPr>
          <w:p w14:paraId="362E667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D1D883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100A86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27.682</w:t>
            </w:r>
          </w:p>
        </w:tc>
      </w:tr>
      <w:tr w:rsidR="00741A80" w:rsidRPr="00741A80" w14:paraId="06FCCD54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C251E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udeste</w:t>
            </w:r>
          </w:p>
        </w:tc>
      </w:tr>
      <w:tr w:rsidR="00741A80" w:rsidRPr="00741A80" w14:paraId="54C8F0B8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B5DD58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49D45C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0***</w:t>
            </w:r>
          </w:p>
          <w:p w14:paraId="72DA574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D53DCA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3***</w:t>
            </w:r>
          </w:p>
          <w:p w14:paraId="55447E4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3FAD6FE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3***</w:t>
            </w:r>
          </w:p>
          <w:p w14:paraId="7BAB431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7439B67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2***</w:t>
            </w:r>
          </w:p>
          <w:p w14:paraId="6519459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158FE71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60***</w:t>
            </w:r>
          </w:p>
          <w:p w14:paraId="4CA1DF8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790A483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2***</w:t>
            </w:r>
          </w:p>
          <w:p w14:paraId="1A823D7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17C573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63***</w:t>
            </w:r>
          </w:p>
          <w:p w14:paraId="6A29DAA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2B6091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32***</w:t>
            </w:r>
          </w:p>
          <w:p w14:paraId="7C86A73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741A80" w:rsidRPr="00741A80" w14:paraId="328A1040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BC7AEA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684983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7D00B0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34433C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4A826B0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466" w:type="dxa"/>
            <w:tcBorders>
              <w:bottom w:val="single" w:sz="4" w:space="0" w:color="auto"/>
            </w:tcBorders>
          </w:tcPr>
          <w:p w14:paraId="084FAA7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281" w:type="dxa"/>
            <w:tcBorders>
              <w:bottom w:val="single" w:sz="4" w:space="0" w:color="auto"/>
            </w:tcBorders>
          </w:tcPr>
          <w:p w14:paraId="734AFA9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1E7CFDA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3C1CA8F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31.688</w:t>
            </w:r>
          </w:p>
        </w:tc>
      </w:tr>
      <w:tr w:rsidR="00741A80" w:rsidRPr="00741A80" w14:paraId="5139F7CA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59E33E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ul</w:t>
            </w:r>
          </w:p>
        </w:tc>
      </w:tr>
      <w:tr w:rsidR="00741A80" w:rsidRPr="00741A80" w14:paraId="47A7D6B3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37E3D62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3A9C555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9***</w:t>
            </w:r>
          </w:p>
          <w:p w14:paraId="1A83A28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6FF1BC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7***</w:t>
            </w:r>
          </w:p>
          <w:p w14:paraId="43D8F84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75BABAD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4***</w:t>
            </w:r>
          </w:p>
          <w:p w14:paraId="179E1F7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282A315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3***</w:t>
            </w:r>
          </w:p>
          <w:p w14:paraId="75B2810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5C0E02B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74***</w:t>
            </w:r>
          </w:p>
          <w:p w14:paraId="208B712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208118B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2***</w:t>
            </w:r>
          </w:p>
          <w:p w14:paraId="139D469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0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13AA1E9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80***</w:t>
            </w:r>
          </w:p>
          <w:p w14:paraId="006389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5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0599120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40***</w:t>
            </w:r>
          </w:p>
          <w:p w14:paraId="5C5518D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4)</w:t>
            </w:r>
          </w:p>
        </w:tc>
      </w:tr>
      <w:tr w:rsidR="00741A80" w:rsidRPr="00741A80" w14:paraId="4F1DC52D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CE460C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306089C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029283F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49DC769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789" w:type="dxa"/>
            <w:tcBorders>
              <w:bottom w:val="single" w:sz="4" w:space="0" w:color="auto"/>
            </w:tcBorders>
          </w:tcPr>
          <w:p w14:paraId="29BD4D2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466" w:type="dxa"/>
            <w:tcBorders>
              <w:bottom w:val="single" w:sz="4" w:space="0" w:color="auto"/>
            </w:tcBorders>
          </w:tcPr>
          <w:p w14:paraId="5E44BB2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281" w:type="dxa"/>
            <w:tcBorders>
              <w:bottom w:val="single" w:sz="4" w:space="0" w:color="auto"/>
            </w:tcBorders>
          </w:tcPr>
          <w:p w14:paraId="0DCCFB6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0BD43F6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6892499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8.575</w:t>
            </w:r>
          </w:p>
        </w:tc>
      </w:tr>
      <w:tr w:rsidR="00741A80" w:rsidRPr="00741A80" w14:paraId="6D25AD05" w14:textId="77777777" w:rsidTr="00741A80">
        <w:trPr>
          <w:jc w:val="center"/>
        </w:trPr>
        <w:tc>
          <w:tcPr>
            <w:tcW w:w="13750" w:type="dxa"/>
            <w:gridSpan w:val="9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22265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  <w:t>Centro-Oeste</w:t>
            </w:r>
          </w:p>
        </w:tc>
      </w:tr>
      <w:tr w:rsidR="00741A80" w:rsidRPr="00741A80" w14:paraId="65A39BEC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596B9BB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SISU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1041A1E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0***</w:t>
            </w:r>
          </w:p>
          <w:p w14:paraId="40ED26B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64F3D1E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17***</w:t>
            </w:r>
          </w:p>
          <w:p w14:paraId="78C7D84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5C08AA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19***</w:t>
            </w:r>
          </w:p>
          <w:p w14:paraId="6693524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3CC8371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-0,006**</w:t>
            </w:r>
          </w:p>
          <w:p w14:paraId="67F5A01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2)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550BFB3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160***</w:t>
            </w:r>
          </w:p>
          <w:p w14:paraId="47B1F4F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6)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110F0B6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04***</w:t>
            </w:r>
          </w:p>
          <w:p w14:paraId="09357BA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1)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63D5C4E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212***</w:t>
            </w:r>
          </w:p>
          <w:p w14:paraId="1AF0C3B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7)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1901FFD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0,020***</w:t>
            </w:r>
          </w:p>
          <w:p w14:paraId="3127F9B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(0,003)</w:t>
            </w:r>
          </w:p>
        </w:tc>
      </w:tr>
      <w:tr w:rsidR="00741A80" w:rsidRPr="00741A80" w14:paraId="253F47E6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50A1A0A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Nº obs.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639CDA1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1366AF3F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55DBB08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57DD161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466" w:type="dxa"/>
            <w:tcBorders>
              <w:bottom w:val="single" w:sz="4" w:space="0" w:color="auto"/>
            </w:tcBorders>
            <w:vAlign w:val="center"/>
          </w:tcPr>
          <w:p w14:paraId="57A6728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center"/>
          </w:tcPr>
          <w:p w14:paraId="2784D2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2D86A5B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218FD08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/>
                <w:color w:val="000000" w:themeColor="text1"/>
                <w:sz w:val="21"/>
                <w:szCs w:val="21"/>
              </w:rPr>
              <w:t>11.497</w:t>
            </w:r>
          </w:p>
        </w:tc>
      </w:tr>
      <w:tr w:rsidR="00741A80" w:rsidRPr="00741A80" w14:paraId="749AB910" w14:textId="77777777" w:rsidTr="009866C5">
        <w:trPr>
          <w:jc w:val="center"/>
        </w:trPr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07B6044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Curso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6CCE8A0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A913861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402CD05B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vAlign w:val="center"/>
          </w:tcPr>
          <w:p w14:paraId="12421B36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66" w:type="dxa"/>
            <w:tcBorders>
              <w:top w:val="single" w:sz="4" w:space="0" w:color="auto"/>
            </w:tcBorders>
            <w:vAlign w:val="center"/>
          </w:tcPr>
          <w:p w14:paraId="0D1AAC8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81" w:type="dxa"/>
            <w:tcBorders>
              <w:top w:val="single" w:sz="4" w:space="0" w:color="auto"/>
            </w:tcBorders>
            <w:vAlign w:val="center"/>
          </w:tcPr>
          <w:p w14:paraId="53597C9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76" w:type="dxa"/>
            <w:tcBorders>
              <w:top w:val="single" w:sz="4" w:space="0" w:color="auto"/>
            </w:tcBorders>
            <w:vAlign w:val="center"/>
          </w:tcPr>
          <w:p w14:paraId="2B0D02D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14:paraId="2D320FF3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769C863F" w14:textId="77777777" w:rsidTr="009866C5">
        <w:trPr>
          <w:jc w:val="center"/>
        </w:trPr>
        <w:tc>
          <w:tcPr>
            <w:tcW w:w="1276" w:type="dxa"/>
            <w:vAlign w:val="center"/>
          </w:tcPr>
          <w:p w14:paraId="6EBA883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Ano</w:t>
            </w:r>
          </w:p>
        </w:tc>
        <w:tc>
          <w:tcPr>
            <w:tcW w:w="1985" w:type="dxa"/>
            <w:vAlign w:val="center"/>
          </w:tcPr>
          <w:p w14:paraId="05083A9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vAlign w:val="center"/>
          </w:tcPr>
          <w:p w14:paraId="27BC648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vAlign w:val="center"/>
          </w:tcPr>
          <w:p w14:paraId="01699FA9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89" w:type="dxa"/>
            <w:vAlign w:val="center"/>
          </w:tcPr>
          <w:p w14:paraId="4C1EB93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66" w:type="dxa"/>
            <w:vAlign w:val="center"/>
          </w:tcPr>
          <w:p w14:paraId="51B51E6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81" w:type="dxa"/>
            <w:vAlign w:val="center"/>
          </w:tcPr>
          <w:p w14:paraId="2C5BE7B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76" w:type="dxa"/>
            <w:vAlign w:val="center"/>
          </w:tcPr>
          <w:p w14:paraId="5CD4A427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vAlign w:val="center"/>
          </w:tcPr>
          <w:p w14:paraId="64AA5C1C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  <w:tr w:rsidR="00741A80" w:rsidRPr="00741A80" w14:paraId="4DC3D950" w14:textId="77777777" w:rsidTr="009866C5">
        <w:trPr>
          <w:jc w:val="center"/>
        </w:trPr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6DD70430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b/>
                <w:bCs/>
                <w:color w:val="000000" w:themeColor="text1"/>
                <w:sz w:val="21"/>
                <w:szCs w:val="21"/>
              </w:rPr>
              <w:t>EF Estado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6CC8957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661A7242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1F9E3634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139235C5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466" w:type="dxa"/>
            <w:tcBorders>
              <w:bottom w:val="single" w:sz="4" w:space="0" w:color="auto"/>
            </w:tcBorders>
            <w:vAlign w:val="center"/>
          </w:tcPr>
          <w:p w14:paraId="6B2587FA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81" w:type="dxa"/>
            <w:tcBorders>
              <w:bottom w:val="single" w:sz="4" w:space="0" w:color="auto"/>
            </w:tcBorders>
            <w:vAlign w:val="center"/>
          </w:tcPr>
          <w:p w14:paraId="19DE719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5B96E2E" w14:textId="77777777" w:rsidR="00741A80" w:rsidRPr="00741A80" w:rsidRDefault="00741A80" w:rsidP="00741A80">
            <w:pPr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  <w:tc>
          <w:tcPr>
            <w:tcW w:w="1559" w:type="dxa"/>
            <w:tcBorders>
              <w:bottom w:val="single" w:sz="4" w:space="0" w:color="auto"/>
            </w:tcBorders>
            <w:vAlign w:val="center"/>
          </w:tcPr>
          <w:p w14:paraId="35C47B88" w14:textId="77777777" w:rsidR="00741A80" w:rsidRPr="00741A80" w:rsidRDefault="00741A80" w:rsidP="00741A80">
            <w:pPr>
              <w:keepNext/>
              <w:spacing w:line="276" w:lineRule="auto"/>
              <w:ind w:firstLine="0"/>
              <w:jc w:val="center"/>
              <w:rPr>
                <w:rFonts w:ascii="Lato" w:hAnsi="Lato"/>
                <w:color w:val="000000" w:themeColor="text1"/>
                <w:sz w:val="21"/>
                <w:szCs w:val="21"/>
              </w:rPr>
            </w:pPr>
            <w:r w:rsidRPr="00741A80">
              <w:rPr>
                <w:rFonts w:ascii="Lato" w:hAnsi="Lato" w:cs="Times New Roman"/>
                <w:color w:val="000000" w:themeColor="text1"/>
                <w:sz w:val="21"/>
                <w:szCs w:val="21"/>
              </w:rPr>
              <w:t>X</w:t>
            </w:r>
          </w:p>
        </w:tc>
      </w:tr>
    </w:tbl>
    <w:p w14:paraId="26D10D2D" w14:textId="77777777" w:rsidR="00741A80" w:rsidRDefault="00741A80" w:rsidP="00741A80">
      <w:pPr>
        <w:pStyle w:val="Legenda"/>
        <w:rPr>
          <w:rFonts w:ascii="Lato" w:hAnsi="Lato"/>
        </w:rPr>
      </w:pPr>
    </w:p>
    <w:p w14:paraId="6D74A1C9" w14:textId="66E250DF" w:rsidR="00741A80" w:rsidRP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 xml:space="preserve">Fonte: SISU e Microdados do Censo do Ensino Superior </w:t>
      </w:r>
      <w:r w:rsidRPr="00741A80">
        <w:rPr>
          <w:rFonts w:ascii="Lato" w:hAnsi="Lato"/>
        </w:rPr>
        <w:fldChar w:fldCharType="begin"/>
      </w:r>
      <w:r w:rsidRPr="00741A80">
        <w:rPr>
          <w:rFonts w:ascii="Lato" w:hAnsi="Lato"/>
        </w:rPr>
        <w:instrText xml:space="preserve"> ADDIN ZOTERO_ITEM CSL_CITATION {"citationID":"ceBCpGok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741A80">
        <w:rPr>
          <w:rFonts w:ascii="Lato" w:hAnsi="Lato"/>
        </w:rPr>
        <w:fldChar w:fldCharType="separate"/>
      </w:r>
      <w:r w:rsidRPr="00741A80">
        <w:rPr>
          <w:rFonts w:ascii="Lato" w:hAnsi="Lato"/>
        </w:rPr>
        <w:t>(</w:t>
      </w:r>
      <w:r w:rsidRPr="009866C5">
        <w:rPr>
          <w:rFonts w:ascii="Lato" w:hAnsi="Lato"/>
          <w:color w:val="0273AE"/>
        </w:rPr>
        <w:t>INEP, 2023; MEC, 2023</w:t>
      </w:r>
      <w:r w:rsidRPr="00741A80">
        <w:rPr>
          <w:rFonts w:ascii="Lato" w:hAnsi="Lato"/>
        </w:rPr>
        <w:t>)</w:t>
      </w:r>
      <w:r w:rsidRPr="00741A80">
        <w:rPr>
          <w:rFonts w:ascii="Lato" w:hAnsi="Lato"/>
        </w:rPr>
        <w:fldChar w:fldCharType="end"/>
      </w:r>
      <w:r w:rsidRPr="00741A80">
        <w:rPr>
          <w:rFonts w:ascii="Lato" w:hAnsi="Lato"/>
        </w:rPr>
        <w:t xml:space="preserve">. </w:t>
      </w:r>
    </w:p>
    <w:p w14:paraId="2E6F800D" w14:textId="77777777" w:rsidR="00741A80" w:rsidRDefault="00741A80" w:rsidP="00741A80">
      <w:pPr>
        <w:pStyle w:val="Legenda"/>
        <w:rPr>
          <w:rFonts w:ascii="Lato" w:hAnsi="Lato"/>
        </w:rPr>
      </w:pPr>
      <w:r w:rsidRPr="00741A80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43D06787" w14:textId="77777777" w:rsidR="00542EBC" w:rsidRDefault="00542EBC" w:rsidP="00542EBC"/>
    <w:p w14:paraId="4FEB7466" w14:textId="77777777" w:rsidR="00542EBC" w:rsidRDefault="00542EBC" w:rsidP="00542EBC"/>
    <w:p w14:paraId="417CD64C" w14:textId="77777777" w:rsidR="00542EBC" w:rsidRDefault="00542EBC" w:rsidP="00542EBC"/>
    <w:p w14:paraId="0E999CBA" w14:textId="35B3C132" w:rsidR="002F6927" w:rsidRDefault="002F6927" w:rsidP="00542EBC"/>
    <w:p w14:paraId="516AAE1A" w14:textId="444983A7" w:rsidR="002F6927" w:rsidRPr="00397288" w:rsidRDefault="002F6927" w:rsidP="00397288">
      <w:pPr>
        <w:ind w:firstLine="0"/>
        <w:rPr>
          <w:rFonts w:ascii="Lato" w:hAnsi="Lato"/>
        </w:rPr>
      </w:pPr>
    </w:p>
    <w:p w14:paraId="0BDD3953" w14:textId="77777777" w:rsidR="00397288" w:rsidRDefault="00397288" w:rsidP="00397288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bookmarkStart w:id="0" w:name="_Ref164374788"/>
      <w:r w:rsidRPr="00397288">
        <w:rPr>
          <w:rFonts w:ascii="Lato" w:hAnsi="Lato"/>
          <w:color w:val="000000" w:themeColor="text1"/>
          <w:sz w:val="26"/>
          <w:szCs w:val="26"/>
        </w:rPr>
        <w:t xml:space="preserve">Tabela 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begin"/>
      </w:r>
      <w:r w:rsidRPr="00397288">
        <w:rPr>
          <w:rFonts w:ascii="Lato" w:hAnsi="Lato"/>
          <w:color w:val="000000" w:themeColor="text1"/>
          <w:sz w:val="26"/>
          <w:szCs w:val="26"/>
        </w:rPr>
        <w:instrText xml:space="preserve"> SEQ Tabela \* ARABIC </w:instrTex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separate"/>
      </w:r>
      <w:r w:rsidRPr="00397288">
        <w:rPr>
          <w:rFonts w:ascii="Lato" w:hAnsi="Lato"/>
          <w:noProof/>
          <w:color w:val="000000" w:themeColor="text1"/>
          <w:sz w:val="26"/>
          <w:szCs w:val="26"/>
        </w:rPr>
        <w:t>9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end"/>
      </w:r>
      <w:bookmarkEnd w:id="0"/>
      <w:r w:rsidRPr="00397288">
        <w:rPr>
          <w:rFonts w:ascii="Lato" w:hAnsi="Lato"/>
          <w:color w:val="000000" w:themeColor="text1"/>
          <w:sz w:val="26"/>
          <w:szCs w:val="26"/>
        </w:rPr>
        <w:t xml:space="preserve"> – Testes de robustez: efeito do SISU sobre as características dos estudantes</w:t>
      </w:r>
    </w:p>
    <w:p w14:paraId="3E5D04FD" w14:textId="77777777" w:rsidR="00397288" w:rsidRPr="00397288" w:rsidRDefault="00397288" w:rsidP="00397288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2126"/>
        <w:gridCol w:w="1985"/>
        <w:gridCol w:w="2344"/>
        <w:gridCol w:w="2192"/>
      </w:tblGrid>
      <w:tr w:rsidR="00397288" w:rsidRPr="00397288" w14:paraId="580B17BF" w14:textId="77777777" w:rsidTr="000203E9">
        <w:trPr>
          <w:jc w:val="center"/>
        </w:trPr>
        <w:tc>
          <w:tcPr>
            <w:tcW w:w="48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ECE67D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B53323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1)</w:t>
            </w:r>
          </w:p>
        </w:tc>
        <w:tc>
          <w:tcPr>
            <w:tcW w:w="19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1BB060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2)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EE4344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3)</w:t>
            </w:r>
          </w:p>
        </w:tc>
        <w:tc>
          <w:tcPr>
            <w:tcW w:w="219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3B5946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4)</w:t>
            </w:r>
          </w:p>
        </w:tc>
      </w:tr>
      <w:tr w:rsidR="00397288" w:rsidRPr="00397288" w14:paraId="1C0B9864" w14:textId="77777777" w:rsidTr="000203E9">
        <w:trPr>
          <w:jc w:val="center"/>
        </w:trPr>
        <w:tc>
          <w:tcPr>
            <w:tcW w:w="13467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C9ADC8B" w14:textId="6188AFA4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Painel A:</w:t>
            </w:r>
            <w:r w:rsidR="000203E9"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tudantes do gênero feminino</w:t>
            </w:r>
          </w:p>
        </w:tc>
      </w:tr>
      <w:tr w:rsidR="00397288" w:rsidRPr="00397288" w14:paraId="02BE2FF4" w14:textId="77777777" w:rsidTr="000203E9">
        <w:trPr>
          <w:jc w:val="center"/>
        </w:trPr>
        <w:tc>
          <w:tcPr>
            <w:tcW w:w="4820" w:type="dxa"/>
            <w:tcBorders>
              <w:top w:val="single" w:sz="4" w:space="0" w:color="auto"/>
            </w:tcBorders>
            <w:vAlign w:val="center"/>
          </w:tcPr>
          <w:p w14:paraId="03E1EA4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0CE5773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2***</w:t>
            </w:r>
          </w:p>
          <w:p w14:paraId="5A1C4A0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0A50095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2***</w:t>
            </w:r>
          </w:p>
          <w:p w14:paraId="3B82330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2344" w:type="dxa"/>
            <w:tcBorders>
              <w:top w:val="single" w:sz="4" w:space="0" w:color="auto"/>
            </w:tcBorders>
            <w:vAlign w:val="center"/>
          </w:tcPr>
          <w:p w14:paraId="0CED76A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2***</w:t>
            </w:r>
          </w:p>
          <w:p w14:paraId="0CECD07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2192" w:type="dxa"/>
            <w:tcBorders>
              <w:top w:val="single" w:sz="4" w:space="0" w:color="auto"/>
            </w:tcBorders>
            <w:vAlign w:val="center"/>
          </w:tcPr>
          <w:p w14:paraId="74060DC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5***</w:t>
            </w:r>
          </w:p>
          <w:p w14:paraId="274AFC4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397288" w:rsidRPr="00397288" w14:paraId="5B1ED621" w14:textId="77777777" w:rsidTr="000203E9">
        <w:trPr>
          <w:jc w:val="center"/>
        </w:trPr>
        <w:tc>
          <w:tcPr>
            <w:tcW w:w="4820" w:type="dxa"/>
            <w:vAlign w:val="center"/>
          </w:tcPr>
          <w:p w14:paraId="55426188" w14:textId="0CB64FFB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ntes em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 xml:space="preserve">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xer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cício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 xml:space="preserve"> Fem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inino</w:t>
            </w:r>
          </w:p>
        </w:tc>
        <w:tc>
          <w:tcPr>
            <w:tcW w:w="2126" w:type="dxa"/>
            <w:vAlign w:val="center"/>
          </w:tcPr>
          <w:p w14:paraId="6EA4799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36D9AF3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582463B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07134CC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23</w:t>
            </w:r>
          </w:p>
          <w:p w14:paraId="0A758FE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21)</w:t>
            </w:r>
          </w:p>
        </w:tc>
      </w:tr>
      <w:tr w:rsidR="00397288" w:rsidRPr="00397288" w14:paraId="541FC420" w14:textId="77777777" w:rsidTr="000203E9">
        <w:trPr>
          <w:jc w:val="center"/>
        </w:trPr>
        <w:tc>
          <w:tcPr>
            <w:tcW w:w="4820" w:type="dxa"/>
            <w:vAlign w:val="center"/>
          </w:tcPr>
          <w:p w14:paraId="49098CD3" w14:textId="00B18619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ntes em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 xml:space="preserve">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xer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cício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 xml:space="preserve"> Doutor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</w:t>
            </w:r>
          </w:p>
        </w:tc>
        <w:tc>
          <w:tcPr>
            <w:tcW w:w="2126" w:type="dxa"/>
            <w:vAlign w:val="center"/>
          </w:tcPr>
          <w:p w14:paraId="0E6C568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6D3FD3F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44B314D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2533C78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38***</w:t>
            </w:r>
          </w:p>
          <w:p w14:paraId="4E7AB28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4)</w:t>
            </w:r>
          </w:p>
        </w:tc>
      </w:tr>
      <w:tr w:rsidR="00397288" w:rsidRPr="00397288" w14:paraId="35BBDCA3" w14:textId="77777777" w:rsidTr="000203E9">
        <w:trPr>
          <w:jc w:val="center"/>
        </w:trPr>
        <w:tc>
          <w:tcPr>
            <w:tcW w:w="4820" w:type="dxa"/>
            <w:tcBorders>
              <w:bottom w:val="single" w:sz="4" w:space="0" w:color="auto"/>
            </w:tcBorders>
            <w:vAlign w:val="center"/>
          </w:tcPr>
          <w:p w14:paraId="61B3ECB8" w14:textId="684D52EC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ocentes em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 xml:space="preserve">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xer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cício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 xml:space="preserve"> DE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4E8D3AA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1B10743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tcBorders>
              <w:bottom w:val="single" w:sz="4" w:space="0" w:color="auto"/>
            </w:tcBorders>
            <w:vAlign w:val="center"/>
          </w:tcPr>
          <w:p w14:paraId="6146F70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tcBorders>
              <w:bottom w:val="single" w:sz="4" w:space="0" w:color="auto"/>
            </w:tcBorders>
            <w:vAlign w:val="center"/>
          </w:tcPr>
          <w:p w14:paraId="7A7FEFA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6**</w:t>
            </w:r>
          </w:p>
          <w:p w14:paraId="191AD72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5)</w:t>
            </w:r>
          </w:p>
        </w:tc>
      </w:tr>
      <w:tr w:rsidR="00397288" w:rsidRPr="00397288" w14:paraId="068B0C33" w14:textId="77777777" w:rsidTr="000203E9">
        <w:trPr>
          <w:jc w:val="center"/>
        </w:trPr>
        <w:tc>
          <w:tcPr>
            <w:tcW w:w="13467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30C3648" w14:textId="7E4FE349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Painel B:</w:t>
            </w:r>
            <w:r w:rsidR="000203E9"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tudantes com até 17 anos de idade</w:t>
            </w:r>
          </w:p>
        </w:tc>
      </w:tr>
      <w:tr w:rsidR="00397288" w:rsidRPr="00397288" w14:paraId="71999C3D" w14:textId="77777777" w:rsidTr="000203E9">
        <w:trPr>
          <w:jc w:val="center"/>
        </w:trPr>
        <w:tc>
          <w:tcPr>
            <w:tcW w:w="4820" w:type="dxa"/>
            <w:tcBorders>
              <w:top w:val="single" w:sz="4" w:space="0" w:color="auto"/>
            </w:tcBorders>
            <w:vAlign w:val="center"/>
          </w:tcPr>
          <w:p w14:paraId="1F5FC22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37A8BA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6***</w:t>
            </w:r>
          </w:p>
          <w:p w14:paraId="5F0B164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4762C9C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6***</w:t>
            </w:r>
          </w:p>
          <w:p w14:paraId="33E3E0A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  <w:tc>
          <w:tcPr>
            <w:tcW w:w="2344" w:type="dxa"/>
            <w:tcBorders>
              <w:top w:val="single" w:sz="4" w:space="0" w:color="auto"/>
            </w:tcBorders>
            <w:vAlign w:val="center"/>
          </w:tcPr>
          <w:p w14:paraId="482DA50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6***</w:t>
            </w:r>
          </w:p>
          <w:p w14:paraId="1A20F94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  <w:tc>
          <w:tcPr>
            <w:tcW w:w="2192" w:type="dxa"/>
            <w:tcBorders>
              <w:top w:val="single" w:sz="4" w:space="0" w:color="auto"/>
            </w:tcBorders>
            <w:vAlign w:val="center"/>
          </w:tcPr>
          <w:p w14:paraId="7E06E1D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1</w:t>
            </w:r>
          </w:p>
          <w:p w14:paraId="6911F96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</w:tr>
      <w:tr w:rsidR="00397288" w:rsidRPr="00397288" w14:paraId="32767BBB" w14:textId="77777777" w:rsidTr="000203E9">
        <w:trPr>
          <w:jc w:val="center"/>
        </w:trPr>
        <w:tc>
          <w:tcPr>
            <w:tcW w:w="4820" w:type="dxa"/>
            <w:vAlign w:val="center"/>
          </w:tcPr>
          <w:p w14:paraId="2D0BB65D" w14:textId="0DC26170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2126" w:type="dxa"/>
            <w:vAlign w:val="center"/>
          </w:tcPr>
          <w:p w14:paraId="355FDE56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39E146D5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12673F0F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1DEAE896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9 .</w:t>
            </w:r>
          </w:p>
          <w:p w14:paraId="57E97691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5)</w:t>
            </w:r>
          </w:p>
        </w:tc>
      </w:tr>
      <w:tr w:rsidR="00397288" w:rsidRPr="00397288" w14:paraId="018663C8" w14:textId="77777777" w:rsidTr="000203E9">
        <w:trPr>
          <w:jc w:val="center"/>
        </w:trPr>
        <w:tc>
          <w:tcPr>
            <w:tcW w:w="4820" w:type="dxa"/>
            <w:vAlign w:val="center"/>
          </w:tcPr>
          <w:p w14:paraId="067593B9" w14:textId="052CBDC2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2126" w:type="dxa"/>
            <w:vAlign w:val="center"/>
          </w:tcPr>
          <w:p w14:paraId="67B0CB10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046B211F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1CE262DA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33F70EB3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51***</w:t>
            </w:r>
          </w:p>
          <w:p w14:paraId="27FBCA23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397288" w:rsidRPr="00397288" w14:paraId="559DD792" w14:textId="77777777" w:rsidTr="000203E9">
        <w:trPr>
          <w:jc w:val="center"/>
        </w:trPr>
        <w:tc>
          <w:tcPr>
            <w:tcW w:w="4820" w:type="dxa"/>
            <w:vAlign w:val="center"/>
          </w:tcPr>
          <w:p w14:paraId="1BAE9293" w14:textId="4898890D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2126" w:type="dxa"/>
            <w:vAlign w:val="center"/>
          </w:tcPr>
          <w:p w14:paraId="1339DD9C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2DF75E3C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05E6FA9B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0928BD21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04**</w:t>
            </w:r>
          </w:p>
          <w:p w14:paraId="7AEC4847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397288" w:rsidRPr="00397288" w14:paraId="5799BCD5" w14:textId="77777777" w:rsidTr="000203E9">
        <w:trPr>
          <w:jc w:val="center"/>
        </w:trPr>
        <w:tc>
          <w:tcPr>
            <w:tcW w:w="4820" w:type="dxa"/>
            <w:tcBorders>
              <w:bottom w:val="single" w:sz="4" w:space="0" w:color="auto"/>
            </w:tcBorders>
            <w:vAlign w:val="center"/>
          </w:tcPr>
          <w:p w14:paraId="2B7B63B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 w:cs="Times New Roman"/>
                <w:b/>
                <w:bCs/>
                <w:color w:val="000000" w:themeColor="text1"/>
              </w:rPr>
              <w:t>Nº obs.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37AD718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13E9CA5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344" w:type="dxa"/>
            <w:tcBorders>
              <w:bottom w:val="single" w:sz="4" w:space="0" w:color="auto"/>
            </w:tcBorders>
            <w:vAlign w:val="center"/>
          </w:tcPr>
          <w:p w14:paraId="0B038A0D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192" w:type="dxa"/>
            <w:tcBorders>
              <w:bottom w:val="single" w:sz="4" w:space="0" w:color="auto"/>
            </w:tcBorders>
            <w:vAlign w:val="center"/>
          </w:tcPr>
          <w:p w14:paraId="21D3DB8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</w:tr>
      <w:tr w:rsidR="00397288" w:rsidRPr="00397288" w14:paraId="65639CC0" w14:textId="77777777" w:rsidTr="000203E9">
        <w:trPr>
          <w:jc w:val="center"/>
        </w:trPr>
        <w:tc>
          <w:tcPr>
            <w:tcW w:w="4820" w:type="dxa"/>
            <w:tcBorders>
              <w:top w:val="single" w:sz="4" w:space="0" w:color="auto"/>
            </w:tcBorders>
            <w:vAlign w:val="center"/>
          </w:tcPr>
          <w:p w14:paraId="3FEE1BB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Curso</w:t>
            </w:r>
          </w:p>
        </w:tc>
        <w:tc>
          <w:tcPr>
            <w:tcW w:w="2126" w:type="dxa"/>
            <w:tcBorders>
              <w:top w:val="single" w:sz="4" w:space="0" w:color="auto"/>
            </w:tcBorders>
            <w:vAlign w:val="center"/>
          </w:tcPr>
          <w:p w14:paraId="2CA9D0E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09C0528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344" w:type="dxa"/>
            <w:tcBorders>
              <w:top w:val="single" w:sz="4" w:space="0" w:color="auto"/>
            </w:tcBorders>
            <w:vAlign w:val="center"/>
          </w:tcPr>
          <w:p w14:paraId="322B2E1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92" w:type="dxa"/>
            <w:tcBorders>
              <w:top w:val="single" w:sz="4" w:space="0" w:color="auto"/>
            </w:tcBorders>
            <w:vAlign w:val="center"/>
          </w:tcPr>
          <w:p w14:paraId="3D93AD1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397288" w:rsidRPr="00397288" w14:paraId="193270F1" w14:textId="77777777" w:rsidTr="000203E9">
        <w:trPr>
          <w:jc w:val="center"/>
        </w:trPr>
        <w:tc>
          <w:tcPr>
            <w:tcW w:w="4820" w:type="dxa"/>
            <w:vAlign w:val="center"/>
          </w:tcPr>
          <w:p w14:paraId="39814C5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Ano</w:t>
            </w:r>
          </w:p>
        </w:tc>
        <w:tc>
          <w:tcPr>
            <w:tcW w:w="2126" w:type="dxa"/>
            <w:vAlign w:val="center"/>
          </w:tcPr>
          <w:p w14:paraId="305A703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vAlign w:val="center"/>
          </w:tcPr>
          <w:p w14:paraId="1890845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344" w:type="dxa"/>
            <w:vAlign w:val="center"/>
          </w:tcPr>
          <w:p w14:paraId="7B31CF9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92" w:type="dxa"/>
            <w:vAlign w:val="center"/>
          </w:tcPr>
          <w:p w14:paraId="40F52FA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397288" w:rsidRPr="00397288" w14:paraId="27C7F281" w14:textId="77777777" w:rsidTr="000203E9">
        <w:trPr>
          <w:jc w:val="center"/>
        </w:trPr>
        <w:tc>
          <w:tcPr>
            <w:tcW w:w="4820" w:type="dxa"/>
            <w:vAlign w:val="center"/>
          </w:tcPr>
          <w:p w14:paraId="3F237B6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Estado</w:t>
            </w:r>
          </w:p>
        </w:tc>
        <w:tc>
          <w:tcPr>
            <w:tcW w:w="2126" w:type="dxa"/>
            <w:vAlign w:val="center"/>
          </w:tcPr>
          <w:p w14:paraId="4F4224E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vAlign w:val="center"/>
          </w:tcPr>
          <w:p w14:paraId="378F009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0415B98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507B5DBD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5613FB91" w14:textId="77777777" w:rsidTr="000203E9">
        <w:trPr>
          <w:jc w:val="center"/>
        </w:trPr>
        <w:tc>
          <w:tcPr>
            <w:tcW w:w="4820" w:type="dxa"/>
            <w:vAlign w:val="center"/>
          </w:tcPr>
          <w:p w14:paraId="3CAF065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Área Detalhada</w:t>
            </w:r>
          </w:p>
        </w:tc>
        <w:tc>
          <w:tcPr>
            <w:tcW w:w="2126" w:type="dxa"/>
            <w:vAlign w:val="center"/>
          </w:tcPr>
          <w:p w14:paraId="219342C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29747EF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344" w:type="dxa"/>
            <w:vAlign w:val="center"/>
          </w:tcPr>
          <w:p w14:paraId="7538956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vAlign w:val="center"/>
          </w:tcPr>
          <w:p w14:paraId="16C9C84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572F6EA2" w14:textId="77777777" w:rsidTr="000203E9">
        <w:trPr>
          <w:jc w:val="center"/>
        </w:trPr>
        <w:tc>
          <w:tcPr>
            <w:tcW w:w="4820" w:type="dxa"/>
            <w:vAlign w:val="center"/>
          </w:tcPr>
          <w:p w14:paraId="57A6CBF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Estado x Ano</w:t>
            </w:r>
          </w:p>
        </w:tc>
        <w:tc>
          <w:tcPr>
            <w:tcW w:w="2126" w:type="dxa"/>
            <w:vAlign w:val="center"/>
          </w:tcPr>
          <w:p w14:paraId="34EC420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vAlign w:val="center"/>
          </w:tcPr>
          <w:p w14:paraId="66AD412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vAlign w:val="center"/>
          </w:tcPr>
          <w:p w14:paraId="1FA9941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92" w:type="dxa"/>
            <w:vAlign w:val="center"/>
          </w:tcPr>
          <w:p w14:paraId="47A31A2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2677A627" w14:textId="77777777" w:rsidTr="000203E9">
        <w:trPr>
          <w:jc w:val="center"/>
        </w:trPr>
        <w:tc>
          <w:tcPr>
            <w:tcW w:w="4820" w:type="dxa"/>
            <w:tcBorders>
              <w:bottom w:val="single" w:sz="4" w:space="0" w:color="auto"/>
            </w:tcBorders>
            <w:vAlign w:val="center"/>
          </w:tcPr>
          <w:p w14:paraId="51B431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Controles</w:t>
            </w:r>
          </w:p>
        </w:tc>
        <w:tc>
          <w:tcPr>
            <w:tcW w:w="2126" w:type="dxa"/>
            <w:tcBorders>
              <w:bottom w:val="single" w:sz="4" w:space="0" w:color="auto"/>
            </w:tcBorders>
            <w:vAlign w:val="center"/>
          </w:tcPr>
          <w:p w14:paraId="08DF478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78C889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344" w:type="dxa"/>
            <w:tcBorders>
              <w:bottom w:val="single" w:sz="4" w:space="0" w:color="auto"/>
            </w:tcBorders>
            <w:vAlign w:val="center"/>
          </w:tcPr>
          <w:p w14:paraId="40536DD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92" w:type="dxa"/>
            <w:tcBorders>
              <w:bottom w:val="single" w:sz="4" w:space="0" w:color="auto"/>
            </w:tcBorders>
            <w:vAlign w:val="center"/>
          </w:tcPr>
          <w:p w14:paraId="5BAA11BF" w14:textId="77777777" w:rsidR="00397288" w:rsidRPr="00397288" w:rsidRDefault="00397288" w:rsidP="007475C5">
            <w:pPr>
              <w:keepNext/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</w:tbl>
    <w:p w14:paraId="572DF0DF" w14:textId="6453C19B" w:rsidR="00397288" w:rsidRPr="00397288" w:rsidRDefault="00397288" w:rsidP="00397288">
      <w:pPr>
        <w:pStyle w:val="Legenda"/>
        <w:rPr>
          <w:rFonts w:ascii="Lato" w:hAnsi="Lato"/>
        </w:rPr>
      </w:pPr>
      <w:r w:rsidRPr="00397288">
        <w:rPr>
          <w:rFonts w:ascii="Lato" w:hAnsi="Lato"/>
        </w:rPr>
        <w:t xml:space="preserve">Fonte: SISU e Microdados do Censo do Ensino Superior </w:t>
      </w:r>
      <w:r w:rsidRPr="00397288">
        <w:rPr>
          <w:rFonts w:ascii="Lato" w:hAnsi="Lato"/>
        </w:rPr>
        <w:fldChar w:fldCharType="begin"/>
      </w:r>
      <w:r w:rsidRPr="00397288">
        <w:rPr>
          <w:rFonts w:ascii="Lato" w:hAnsi="Lato"/>
        </w:rPr>
        <w:instrText xml:space="preserve"> ADDIN ZOTERO_ITEM CSL_CITATION {"citationID":"q0aMNqBd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397288">
        <w:rPr>
          <w:rFonts w:ascii="Lato" w:hAnsi="Lato"/>
        </w:rPr>
        <w:fldChar w:fldCharType="separate"/>
      </w:r>
      <w:r w:rsidRPr="00397288">
        <w:rPr>
          <w:rFonts w:ascii="Lato" w:hAnsi="Lato"/>
        </w:rPr>
        <w:t>(</w:t>
      </w:r>
      <w:r w:rsidRPr="00397288">
        <w:rPr>
          <w:rFonts w:ascii="Lato" w:hAnsi="Lato"/>
          <w:color w:val="0573AE"/>
        </w:rPr>
        <w:t>INEP, 2023; MEC, 2023</w:t>
      </w:r>
      <w:r w:rsidRPr="00397288">
        <w:rPr>
          <w:rFonts w:ascii="Lato" w:hAnsi="Lato"/>
        </w:rPr>
        <w:t>)</w:t>
      </w:r>
      <w:r w:rsidRPr="00397288">
        <w:rPr>
          <w:rFonts w:ascii="Lato" w:hAnsi="Lato"/>
        </w:rPr>
        <w:fldChar w:fldCharType="end"/>
      </w:r>
      <w:r w:rsidRPr="00397288">
        <w:rPr>
          <w:rFonts w:ascii="Lato" w:hAnsi="Lato"/>
        </w:rPr>
        <w:t xml:space="preserve">. </w:t>
      </w:r>
    </w:p>
    <w:p w14:paraId="187E7886" w14:textId="77777777" w:rsidR="00397288" w:rsidRPr="00397288" w:rsidRDefault="00397288" w:rsidP="00397288">
      <w:pPr>
        <w:pStyle w:val="Legenda"/>
        <w:rPr>
          <w:rFonts w:ascii="Lato" w:hAnsi="Lato"/>
        </w:rPr>
      </w:pPr>
      <w:r w:rsidRPr="00397288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6D698712" w14:textId="0A679ACC" w:rsidR="002F6927" w:rsidRDefault="002F6927" w:rsidP="00542EBC"/>
    <w:p w14:paraId="4945A805" w14:textId="07C333FD" w:rsidR="002F6927" w:rsidRDefault="002F6927" w:rsidP="00542EBC"/>
    <w:p w14:paraId="3E0A3849" w14:textId="4E611C6A" w:rsidR="002F6927" w:rsidRDefault="002F6927" w:rsidP="00542EBC"/>
    <w:p w14:paraId="02896713" w14:textId="6D39739C" w:rsidR="002F6927" w:rsidRDefault="002F6927" w:rsidP="00542EBC"/>
    <w:p w14:paraId="06003B38" w14:textId="100FD497" w:rsidR="002F6927" w:rsidRDefault="002F6927" w:rsidP="00542EBC"/>
    <w:p w14:paraId="2B29663C" w14:textId="702CB12C" w:rsidR="002F6927" w:rsidRDefault="002F6927" w:rsidP="00397288">
      <w:pPr>
        <w:ind w:firstLine="0"/>
      </w:pPr>
    </w:p>
    <w:p w14:paraId="38D4092E" w14:textId="6DF9ECE7" w:rsidR="002F6927" w:rsidRDefault="002F6927" w:rsidP="00542EBC"/>
    <w:p w14:paraId="070F27BC" w14:textId="77777777" w:rsidR="00397288" w:rsidRDefault="00397288" w:rsidP="00397288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397288">
        <w:rPr>
          <w:rFonts w:ascii="Lato" w:hAnsi="Lato"/>
          <w:color w:val="000000" w:themeColor="text1"/>
          <w:sz w:val="26"/>
          <w:szCs w:val="26"/>
        </w:rPr>
        <w:t xml:space="preserve">Tabela 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begin"/>
      </w:r>
      <w:r w:rsidRPr="00397288">
        <w:rPr>
          <w:rFonts w:ascii="Lato" w:hAnsi="Lato"/>
          <w:color w:val="000000" w:themeColor="text1"/>
          <w:sz w:val="26"/>
          <w:szCs w:val="26"/>
        </w:rPr>
        <w:instrText xml:space="preserve"> SEQ Tabela \* ARABIC </w:instrTex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separate"/>
      </w:r>
      <w:r w:rsidRPr="00397288">
        <w:rPr>
          <w:rFonts w:ascii="Lato" w:hAnsi="Lato"/>
          <w:noProof/>
          <w:color w:val="000000" w:themeColor="text1"/>
          <w:sz w:val="26"/>
          <w:szCs w:val="26"/>
        </w:rPr>
        <w:t>9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end"/>
      </w:r>
      <w:r w:rsidRPr="00397288">
        <w:rPr>
          <w:rFonts w:ascii="Lato" w:hAnsi="Lato"/>
          <w:color w:val="000000" w:themeColor="text1"/>
          <w:sz w:val="26"/>
          <w:szCs w:val="26"/>
        </w:rPr>
        <w:t xml:space="preserve"> – Testes de robustez: efeito do SISU sobre as características dos estudantes</w:t>
      </w:r>
    </w:p>
    <w:p w14:paraId="56C09675" w14:textId="77777777" w:rsidR="000203E9" w:rsidRPr="00397288" w:rsidRDefault="000203E9" w:rsidP="00397288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5"/>
        <w:gridCol w:w="2126"/>
        <w:gridCol w:w="137"/>
        <w:gridCol w:w="1848"/>
        <w:gridCol w:w="2344"/>
        <w:gridCol w:w="65"/>
        <w:gridCol w:w="2127"/>
        <w:gridCol w:w="9"/>
      </w:tblGrid>
      <w:tr w:rsidR="000203E9" w:rsidRPr="00397288" w14:paraId="6D6B40FB" w14:textId="77777777" w:rsidTr="000203E9">
        <w:trPr>
          <w:jc w:val="center"/>
        </w:trPr>
        <w:tc>
          <w:tcPr>
            <w:tcW w:w="48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100E3C8" w14:textId="77777777" w:rsidR="000203E9" w:rsidRPr="00397288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</w:p>
        </w:tc>
        <w:tc>
          <w:tcPr>
            <w:tcW w:w="212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2F612B" w14:textId="77777777" w:rsidR="000203E9" w:rsidRPr="00397288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1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AFB5F2" w14:textId="77777777" w:rsidR="000203E9" w:rsidRPr="00397288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2)</w:t>
            </w:r>
          </w:p>
        </w:tc>
        <w:tc>
          <w:tcPr>
            <w:tcW w:w="23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DE3BA0A" w14:textId="77777777" w:rsidR="000203E9" w:rsidRPr="00397288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3)</w:t>
            </w:r>
          </w:p>
        </w:tc>
        <w:tc>
          <w:tcPr>
            <w:tcW w:w="2196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64E328" w14:textId="77777777" w:rsidR="000203E9" w:rsidRPr="00397288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4)</w:t>
            </w:r>
          </w:p>
        </w:tc>
      </w:tr>
      <w:tr w:rsidR="00397288" w:rsidRPr="00397288" w14:paraId="57DFB028" w14:textId="77777777" w:rsidTr="000203E9">
        <w:trPr>
          <w:gridAfter w:val="1"/>
          <w:wAfter w:w="9" w:type="dxa"/>
          <w:jc w:val="center"/>
        </w:trPr>
        <w:tc>
          <w:tcPr>
            <w:tcW w:w="13467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04D7DCC" w14:textId="059FAC63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Painel C:</w:t>
            </w:r>
            <w:r w:rsidR="000203E9"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tudantes entre 18 e 24 anos de idade</w:t>
            </w:r>
          </w:p>
        </w:tc>
      </w:tr>
      <w:tr w:rsidR="00397288" w:rsidRPr="00397288" w14:paraId="04F4ED94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tcBorders>
              <w:top w:val="single" w:sz="4" w:space="0" w:color="auto"/>
            </w:tcBorders>
            <w:vAlign w:val="center"/>
          </w:tcPr>
          <w:p w14:paraId="3B75DF7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2263" w:type="dxa"/>
            <w:gridSpan w:val="2"/>
            <w:tcBorders>
              <w:top w:val="single" w:sz="4" w:space="0" w:color="auto"/>
            </w:tcBorders>
            <w:vAlign w:val="center"/>
          </w:tcPr>
          <w:p w14:paraId="340A0E5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20***</w:t>
            </w:r>
          </w:p>
          <w:p w14:paraId="00D568C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1621DBE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20***</w:t>
            </w:r>
          </w:p>
          <w:p w14:paraId="2BFE3AE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5326C3A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20***</w:t>
            </w:r>
          </w:p>
          <w:p w14:paraId="112C353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680378C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11***</w:t>
            </w:r>
          </w:p>
          <w:p w14:paraId="683CF0F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397288" w:rsidRPr="00397288" w14:paraId="5914EA37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434B02EF" w14:textId="392DDD14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2263" w:type="dxa"/>
            <w:gridSpan w:val="2"/>
            <w:vAlign w:val="center"/>
          </w:tcPr>
          <w:p w14:paraId="2FBC5F32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689CC8DE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61D2E655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72DB241E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205***</w:t>
            </w:r>
          </w:p>
          <w:p w14:paraId="5C05798C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24)</w:t>
            </w:r>
          </w:p>
        </w:tc>
      </w:tr>
      <w:tr w:rsidR="00397288" w:rsidRPr="00397288" w14:paraId="57F61EB7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126A3193" w14:textId="6A90E161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2263" w:type="dxa"/>
            <w:gridSpan w:val="2"/>
            <w:vAlign w:val="center"/>
          </w:tcPr>
          <w:p w14:paraId="0EFC95F8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0B11FC1A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4C011CFA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61C1911D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120***</w:t>
            </w:r>
          </w:p>
          <w:p w14:paraId="59E8EDC2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5)</w:t>
            </w:r>
          </w:p>
        </w:tc>
      </w:tr>
      <w:tr w:rsidR="00397288" w:rsidRPr="00397288" w14:paraId="040498FD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tcBorders>
              <w:bottom w:val="single" w:sz="4" w:space="0" w:color="auto"/>
            </w:tcBorders>
            <w:vAlign w:val="center"/>
          </w:tcPr>
          <w:p w14:paraId="18053A42" w14:textId="0A217C6F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2263" w:type="dxa"/>
            <w:gridSpan w:val="2"/>
            <w:tcBorders>
              <w:bottom w:val="single" w:sz="4" w:space="0" w:color="auto"/>
            </w:tcBorders>
            <w:vAlign w:val="center"/>
          </w:tcPr>
          <w:p w14:paraId="1B98BF69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4DF3D2EB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1DEF6EEB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057EF648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32***</w:t>
            </w:r>
          </w:p>
          <w:p w14:paraId="72BAD184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6)</w:t>
            </w:r>
          </w:p>
        </w:tc>
      </w:tr>
      <w:tr w:rsidR="00397288" w:rsidRPr="00397288" w14:paraId="70B4AA42" w14:textId="77777777" w:rsidTr="000203E9">
        <w:trPr>
          <w:gridAfter w:val="1"/>
          <w:wAfter w:w="9" w:type="dxa"/>
          <w:jc w:val="center"/>
        </w:trPr>
        <w:tc>
          <w:tcPr>
            <w:tcW w:w="13467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6DC1E8" w14:textId="2C13631C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Painel D:</w:t>
            </w:r>
            <w:r w:rsidR="000203E9"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tudantes entre 25 e 29 anos de idade</w:t>
            </w:r>
          </w:p>
        </w:tc>
      </w:tr>
      <w:tr w:rsidR="00397288" w:rsidRPr="00397288" w14:paraId="0C0622F9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tcBorders>
              <w:top w:val="single" w:sz="4" w:space="0" w:color="auto"/>
            </w:tcBorders>
            <w:vAlign w:val="center"/>
          </w:tcPr>
          <w:p w14:paraId="5DF4A30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2263" w:type="dxa"/>
            <w:gridSpan w:val="2"/>
            <w:tcBorders>
              <w:top w:val="single" w:sz="4" w:space="0" w:color="auto"/>
            </w:tcBorders>
            <w:vAlign w:val="center"/>
          </w:tcPr>
          <w:p w14:paraId="0D1F49E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2***</w:t>
            </w:r>
          </w:p>
          <w:p w14:paraId="04627D7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5173ABD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2***</w:t>
            </w:r>
          </w:p>
          <w:p w14:paraId="5D9576F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4A0172E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12***</w:t>
            </w:r>
          </w:p>
          <w:p w14:paraId="34A15F2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2DCC629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8***</w:t>
            </w:r>
          </w:p>
          <w:p w14:paraId="14EE10C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397288" w:rsidRPr="00397288" w14:paraId="6EE91EB4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62784FEB" w14:textId="43AFDDD1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2263" w:type="dxa"/>
            <w:gridSpan w:val="2"/>
            <w:vAlign w:val="center"/>
          </w:tcPr>
          <w:p w14:paraId="3C9EE3AE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369166F9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0328335B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3846D5D1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87***</w:t>
            </w:r>
          </w:p>
          <w:p w14:paraId="10858FC4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18)</w:t>
            </w:r>
          </w:p>
        </w:tc>
      </w:tr>
      <w:tr w:rsidR="00397288" w:rsidRPr="00397288" w14:paraId="787E19EC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004BCAB1" w14:textId="64852F84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2263" w:type="dxa"/>
            <w:gridSpan w:val="2"/>
            <w:vAlign w:val="center"/>
          </w:tcPr>
          <w:p w14:paraId="76AB9FF8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3124EBBA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7073FF61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2D193103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63***</w:t>
            </w:r>
          </w:p>
          <w:p w14:paraId="3A7A14D6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4)</w:t>
            </w:r>
          </w:p>
        </w:tc>
      </w:tr>
      <w:tr w:rsidR="00397288" w:rsidRPr="00397288" w14:paraId="602D1BC2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18B57E2E" w14:textId="1FDD19A9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2263" w:type="dxa"/>
            <w:gridSpan w:val="2"/>
            <w:vAlign w:val="center"/>
          </w:tcPr>
          <w:p w14:paraId="05B65F8A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407BE6C8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6C516297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09403631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16***</w:t>
            </w:r>
          </w:p>
          <w:p w14:paraId="7F6BA886" w14:textId="77777777" w:rsidR="00397288" w:rsidRPr="00397288" w:rsidRDefault="00397288" w:rsidP="00397288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5)</w:t>
            </w:r>
          </w:p>
        </w:tc>
      </w:tr>
      <w:tr w:rsidR="00397288" w:rsidRPr="00397288" w14:paraId="6C15921D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tcBorders>
              <w:bottom w:val="single" w:sz="4" w:space="0" w:color="auto"/>
            </w:tcBorders>
            <w:vAlign w:val="center"/>
          </w:tcPr>
          <w:p w14:paraId="10800A7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 w:cs="Times New Roman"/>
                <w:b/>
                <w:bCs/>
                <w:color w:val="000000" w:themeColor="text1"/>
              </w:rPr>
              <w:t>Nº obs.</w:t>
            </w:r>
          </w:p>
        </w:tc>
        <w:tc>
          <w:tcPr>
            <w:tcW w:w="2263" w:type="dxa"/>
            <w:gridSpan w:val="2"/>
            <w:tcBorders>
              <w:bottom w:val="single" w:sz="4" w:space="0" w:color="auto"/>
            </w:tcBorders>
            <w:vAlign w:val="center"/>
          </w:tcPr>
          <w:p w14:paraId="1B1F68A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1EFDAEB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0523C41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4825C57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</w:tr>
      <w:tr w:rsidR="00397288" w:rsidRPr="00397288" w14:paraId="1BB1AA81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tcBorders>
              <w:top w:val="single" w:sz="4" w:space="0" w:color="auto"/>
            </w:tcBorders>
            <w:vAlign w:val="center"/>
          </w:tcPr>
          <w:p w14:paraId="1293569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Curso</w:t>
            </w:r>
          </w:p>
        </w:tc>
        <w:tc>
          <w:tcPr>
            <w:tcW w:w="2263" w:type="dxa"/>
            <w:gridSpan w:val="2"/>
            <w:tcBorders>
              <w:top w:val="single" w:sz="4" w:space="0" w:color="auto"/>
            </w:tcBorders>
            <w:vAlign w:val="center"/>
          </w:tcPr>
          <w:p w14:paraId="396E135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vAlign w:val="center"/>
          </w:tcPr>
          <w:p w14:paraId="4EE979D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6DF47A5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5705FC6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397288" w:rsidRPr="00397288" w14:paraId="4157B347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09E6E6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Ano</w:t>
            </w:r>
          </w:p>
        </w:tc>
        <w:tc>
          <w:tcPr>
            <w:tcW w:w="2263" w:type="dxa"/>
            <w:gridSpan w:val="2"/>
            <w:vAlign w:val="center"/>
          </w:tcPr>
          <w:p w14:paraId="7A28EC8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843" w:type="dxa"/>
            <w:vAlign w:val="center"/>
          </w:tcPr>
          <w:p w14:paraId="0F0696F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vAlign w:val="center"/>
          </w:tcPr>
          <w:p w14:paraId="0ADA43B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27" w:type="dxa"/>
            <w:vAlign w:val="center"/>
          </w:tcPr>
          <w:p w14:paraId="7265AAD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397288" w:rsidRPr="00397288" w14:paraId="07645A72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5C85750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Estado</w:t>
            </w:r>
          </w:p>
        </w:tc>
        <w:tc>
          <w:tcPr>
            <w:tcW w:w="2263" w:type="dxa"/>
            <w:gridSpan w:val="2"/>
            <w:vAlign w:val="center"/>
          </w:tcPr>
          <w:p w14:paraId="06E8276D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843" w:type="dxa"/>
            <w:vAlign w:val="center"/>
          </w:tcPr>
          <w:p w14:paraId="133D40D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2FEC38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1443C83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2E393CAA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2FEE7BF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Área Detalhada</w:t>
            </w:r>
          </w:p>
        </w:tc>
        <w:tc>
          <w:tcPr>
            <w:tcW w:w="2263" w:type="dxa"/>
            <w:gridSpan w:val="2"/>
            <w:vAlign w:val="center"/>
          </w:tcPr>
          <w:p w14:paraId="6B158CB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34C3285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vAlign w:val="center"/>
          </w:tcPr>
          <w:p w14:paraId="3DF024F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40C705E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2F661A8B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vAlign w:val="center"/>
          </w:tcPr>
          <w:p w14:paraId="64D91AE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Estado x Ano</w:t>
            </w:r>
          </w:p>
        </w:tc>
        <w:tc>
          <w:tcPr>
            <w:tcW w:w="2263" w:type="dxa"/>
            <w:gridSpan w:val="2"/>
            <w:vAlign w:val="center"/>
          </w:tcPr>
          <w:p w14:paraId="77E8EA6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vAlign w:val="center"/>
          </w:tcPr>
          <w:p w14:paraId="3D7541E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566DA4D0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27" w:type="dxa"/>
            <w:vAlign w:val="center"/>
          </w:tcPr>
          <w:p w14:paraId="4758A95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23A92692" w14:textId="77777777" w:rsidTr="000203E9">
        <w:trPr>
          <w:gridAfter w:val="1"/>
          <w:wAfter w:w="9" w:type="dxa"/>
          <w:jc w:val="center"/>
        </w:trPr>
        <w:tc>
          <w:tcPr>
            <w:tcW w:w="4825" w:type="dxa"/>
            <w:tcBorders>
              <w:bottom w:val="single" w:sz="4" w:space="0" w:color="auto"/>
            </w:tcBorders>
            <w:vAlign w:val="center"/>
          </w:tcPr>
          <w:p w14:paraId="7B15247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Controles</w:t>
            </w:r>
          </w:p>
        </w:tc>
        <w:tc>
          <w:tcPr>
            <w:tcW w:w="2263" w:type="dxa"/>
            <w:gridSpan w:val="2"/>
            <w:tcBorders>
              <w:bottom w:val="single" w:sz="4" w:space="0" w:color="auto"/>
            </w:tcBorders>
            <w:vAlign w:val="center"/>
          </w:tcPr>
          <w:p w14:paraId="75246DC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vAlign w:val="center"/>
          </w:tcPr>
          <w:p w14:paraId="11952E7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23242861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3D2DDDF7" w14:textId="77777777" w:rsidR="00397288" w:rsidRPr="00397288" w:rsidRDefault="00397288" w:rsidP="007475C5">
            <w:pPr>
              <w:keepNext/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</w:tbl>
    <w:p w14:paraId="2B3980B6" w14:textId="4745C14B" w:rsidR="00397288" w:rsidRPr="00397288" w:rsidRDefault="00397288" w:rsidP="00397288">
      <w:pPr>
        <w:pStyle w:val="Legenda"/>
        <w:rPr>
          <w:rFonts w:ascii="Lato" w:hAnsi="Lato"/>
        </w:rPr>
      </w:pPr>
      <w:r w:rsidRPr="00397288">
        <w:rPr>
          <w:rFonts w:ascii="Lato" w:hAnsi="Lato"/>
        </w:rPr>
        <w:t xml:space="preserve">Fonte: SISU e Microdados do Censo do Ensino Superior </w:t>
      </w:r>
      <w:r w:rsidRPr="00397288">
        <w:rPr>
          <w:rFonts w:ascii="Lato" w:hAnsi="Lato"/>
        </w:rPr>
        <w:fldChar w:fldCharType="begin"/>
      </w:r>
      <w:r w:rsidRPr="00397288">
        <w:rPr>
          <w:rFonts w:ascii="Lato" w:hAnsi="Lato"/>
        </w:rPr>
        <w:instrText xml:space="preserve"> ADDIN ZOTERO_ITEM CSL_CITATION {"citationID":"q0aMNqBd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397288">
        <w:rPr>
          <w:rFonts w:ascii="Lato" w:hAnsi="Lato"/>
        </w:rPr>
        <w:fldChar w:fldCharType="separate"/>
      </w:r>
      <w:r w:rsidRPr="00397288">
        <w:rPr>
          <w:rFonts w:ascii="Lato" w:hAnsi="Lato"/>
        </w:rPr>
        <w:t>(</w:t>
      </w:r>
      <w:r w:rsidRPr="00397288">
        <w:rPr>
          <w:rFonts w:ascii="Lato" w:hAnsi="Lato"/>
          <w:color w:val="0573AE"/>
        </w:rPr>
        <w:t>INEP, 2023; MEC, 2023</w:t>
      </w:r>
      <w:r w:rsidRPr="00397288">
        <w:rPr>
          <w:rFonts w:ascii="Lato" w:hAnsi="Lato"/>
        </w:rPr>
        <w:t>)</w:t>
      </w:r>
      <w:r w:rsidRPr="00397288">
        <w:rPr>
          <w:rFonts w:ascii="Lato" w:hAnsi="Lato"/>
        </w:rPr>
        <w:fldChar w:fldCharType="end"/>
      </w:r>
      <w:r w:rsidRPr="00397288">
        <w:rPr>
          <w:rFonts w:ascii="Lato" w:hAnsi="Lato"/>
        </w:rPr>
        <w:t xml:space="preserve">. </w:t>
      </w:r>
    </w:p>
    <w:p w14:paraId="580B9F81" w14:textId="77777777" w:rsidR="00397288" w:rsidRPr="00397288" w:rsidRDefault="00397288" w:rsidP="00397288">
      <w:pPr>
        <w:pStyle w:val="Legenda"/>
        <w:rPr>
          <w:rFonts w:ascii="Lato" w:hAnsi="Lato"/>
        </w:rPr>
      </w:pPr>
      <w:r w:rsidRPr="00397288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7C25C8EF" w14:textId="638C74BE" w:rsidR="00542EBC" w:rsidRDefault="00542EBC" w:rsidP="00542EBC"/>
    <w:p w14:paraId="3C5CE367" w14:textId="77777777" w:rsidR="00397288" w:rsidRDefault="00397288" w:rsidP="00542EBC"/>
    <w:p w14:paraId="7C98D711" w14:textId="77777777" w:rsidR="00397288" w:rsidRDefault="00397288" w:rsidP="00542EBC"/>
    <w:p w14:paraId="533F1AA8" w14:textId="77777777" w:rsidR="00397288" w:rsidRDefault="00397288" w:rsidP="00542EBC"/>
    <w:p w14:paraId="4F00F303" w14:textId="77777777" w:rsidR="00397288" w:rsidRDefault="00397288" w:rsidP="00397288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p w14:paraId="79518A22" w14:textId="72779F04" w:rsidR="00397288" w:rsidRPr="00397288" w:rsidRDefault="00397288" w:rsidP="00397288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397288">
        <w:rPr>
          <w:rFonts w:ascii="Lato" w:hAnsi="Lato"/>
          <w:color w:val="000000" w:themeColor="text1"/>
          <w:sz w:val="26"/>
          <w:szCs w:val="26"/>
        </w:rPr>
        <w:t xml:space="preserve">Tabela 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begin"/>
      </w:r>
      <w:r w:rsidRPr="00397288">
        <w:rPr>
          <w:rFonts w:ascii="Lato" w:hAnsi="Lato"/>
          <w:color w:val="000000" w:themeColor="text1"/>
          <w:sz w:val="26"/>
          <w:szCs w:val="26"/>
        </w:rPr>
        <w:instrText xml:space="preserve"> SEQ Tabela \* ARABIC </w:instrTex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separate"/>
      </w:r>
      <w:r w:rsidRPr="00397288">
        <w:rPr>
          <w:rFonts w:ascii="Lato" w:hAnsi="Lato"/>
          <w:noProof/>
          <w:color w:val="000000" w:themeColor="text1"/>
          <w:sz w:val="26"/>
          <w:szCs w:val="26"/>
        </w:rPr>
        <w:t>9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end"/>
      </w:r>
      <w:r w:rsidRPr="00397288">
        <w:rPr>
          <w:rFonts w:ascii="Lato" w:hAnsi="Lato"/>
          <w:color w:val="000000" w:themeColor="text1"/>
          <w:sz w:val="26"/>
          <w:szCs w:val="26"/>
        </w:rPr>
        <w:t xml:space="preserve"> – Testes de robustez: efeito do SISU sobre as características dos estudantes</w:t>
      </w:r>
    </w:p>
    <w:p w14:paraId="59D8BDE2" w14:textId="77777777" w:rsidR="00397288" w:rsidRDefault="00397288" w:rsidP="00542EBC"/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28"/>
        <w:gridCol w:w="3118"/>
        <w:gridCol w:w="10"/>
        <w:gridCol w:w="1975"/>
        <w:gridCol w:w="10"/>
        <w:gridCol w:w="2399"/>
        <w:gridCol w:w="2132"/>
        <w:gridCol w:w="19"/>
      </w:tblGrid>
      <w:tr w:rsidR="0002095A" w:rsidRPr="00397288" w14:paraId="048EEC32" w14:textId="77777777" w:rsidTr="0002095A">
        <w:trPr>
          <w:jc w:val="center"/>
        </w:trPr>
        <w:tc>
          <w:tcPr>
            <w:tcW w:w="38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39F272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</w:p>
        </w:tc>
        <w:tc>
          <w:tcPr>
            <w:tcW w:w="312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16DA26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1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7BBE2BC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2)</w:t>
            </w:r>
          </w:p>
        </w:tc>
        <w:tc>
          <w:tcPr>
            <w:tcW w:w="23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F61499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3)</w:t>
            </w:r>
          </w:p>
        </w:tc>
        <w:tc>
          <w:tcPr>
            <w:tcW w:w="215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81044E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4)</w:t>
            </w:r>
          </w:p>
        </w:tc>
      </w:tr>
      <w:tr w:rsidR="00397288" w:rsidRPr="00397288" w14:paraId="2AE39BAD" w14:textId="77777777" w:rsidTr="0002095A">
        <w:trPr>
          <w:gridAfter w:val="1"/>
          <w:wAfter w:w="19" w:type="dxa"/>
          <w:jc w:val="center"/>
        </w:trPr>
        <w:tc>
          <w:tcPr>
            <w:tcW w:w="13472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B7E27" w14:textId="3F7905B8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Painel E:</w:t>
            </w:r>
            <w:r w:rsidR="000203E9"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tudantes não-brancos</w:t>
            </w:r>
          </w:p>
        </w:tc>
      </w:tr>
      <w:tr w:rsidR="00397288" w:rsidRPr="00397288" w14:paraId="2ADBDF44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78D7F8D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1072246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155***</w:t>
            </w:r>
          </w:p>
          <w:p w14:paraId="05EB443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vAlign w:val="center"/>
          </w:tcPr>
          <w:p w14:paraId="2DA569D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155***</w:t>
            </w:r>
          </w:p>
          <w:p w14:paraId="3DDA583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7C76FA2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155***</w:t>
            </w:r>
          </w:p>
          <w:p w14:paraId="7B68025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2132" w:type="dxa"/>
            <w:tcBorders>
              <w:top w:val="single" w:sz="4" w:space="0" w:color="auto"/>
            </w:tcBorders>
            <w:vAlign w:val="center"/>
          </w:tcPr>
          <w:p w14:paraId="602E786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61***</w:t>
            </w:r>
          </w:p>
          <w:p w14:paraId="71CEF00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2)</w:t>
            </w:r>
          </w:p>
        </w:tc>
      </w:tr>
      <w:tr w:rsidR="000203E9" w:rsidRPr="00397288" w14:paraId="73FB3848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5011048D" w14:textId="0F365EC4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3118" w:type="dxa"/>
            <w:vAlign w:val="center"/>
          </w:tcPr>
          <w:p w14:paraId="37E86EB0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6AEB2B21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5AE27EFB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vAlign w:val="center"/>
          </w:tcPr>
          <w:p w14:paraId="3E2E55E6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560***</w:t>
            </w:r>
          </w:p>
          <w:p w14:paraId="12A235EB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35)</w:t>
            </w:r>
          </w:p>
        </w:tc>
      </w:tr>
      <w:tr w:rsidR="000203E9" w:rsidRPr="00397288" w14:paraId="39BCDE71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07AB200A" w14:textId="729B1591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3118" w:type="dxa"/>
            <w:vAlign w:val="center"/>
          </w:tcPr>
          <w:p w14:paraId="4AF8D91A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47ADA07F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6AF3111C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vAlign w:val="center"/>
          </w:tcPr>
          <w:p w14:paraId="09E44B5F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881***</w:t>
            </w:r>
          </w:p>
          <w:p w14:paraId="162C3A14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7)</w:t>
            </w:r>
          </w:p>
        </w:tc>
      </w:tr>
      <w:tr w:rsidR="000203E9" w:rsidRPr="00397288" w14:paraId="3623A39E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1DAE7257" w14:textId="3FD584B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48652C8D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6C6AF8DC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5ED9EF61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tcBorders>
              <w:bottom w:val="single" w:sz="4" w:space="0" w:color="auto"/>
            </w:tcBorders>
            <w:vAlign w:val="center"/>
          </w:tcPr>
          <w:p w14:paraId="69C145CF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94***</w:t>
            </w:r>
          </w:p>
          <w:p w14:paraId="36A013C8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9)</w:t>
            </w:r>
          </w:p>
        </w:tc>
      </w:tr>
      <w:tr w:rsidR="00397288" w:rsidRPr="00397288" w14:paraId="50442C84" w14:textId="77777777" w:rsidTr="0002095A">
        <w:trPr>
          <w:gridAfter w:val="1"/>
          <w:wAfter w:w="19" w:type="dxa"/>
          <w:jc w:val="center"/>
        </w:trPr>
        <w:tc>
          <w:tcPr>
            <w:tcW w:w="13472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48B493" w14:textId="641562EA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Painel F:</w:t>
            </w:r>
            <w:r w:rsidR="000203E9"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397288">
              <w:rPr>
                <w:rFonts w:ascii="Lato" w:hAnsi="Lato"/>
                <w:b/>
                <w:bCs/>
                <w:color w:val="000000" w:themeColor="text1"/>
              </w:rPr>
              <w:t>Estudantes com deficiência (ou superdotação)</w:t>
            </w:r>
          </w:p>
        </w:tc>
      </w:tr>
      <w:tr w:rsidR="00397288" w:rsidRPr="00397288" w14:paraId="45631225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626C97D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7B0B30A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04***</w:t>
            </w:r>
          </w:p>
          <w:p w14:paraId="7755A2E5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vAlign w:val="center"/>
          </w:tcPr>
          <w:p w14:paraId="2B57288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04***</w:t>
            </w:r>
          </w:p>
          <w:p w14:paraId="49BB585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3339583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04***</w:t>
            </w:r>
          </w:p>
          <w:p w14:paraId="39F97EC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  <w:tc>
          <w:tcPr>
            <w:tcW w:w="2132" w:type="dxa"/>
            <w:tcBorders>
              <w:top w:val="single" w:sz="4" w:space="0" w:color="auto"/>
            </w:tcBorders>
            <w:vAlign w:val="center"/>
          </w:tcPr>
          <w:p w14:paraId="3380B75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01***</w:t>
            </w:r>
          </w:p>
          <w:p w14:paraId="6C06366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0)</w:t>
            </w:r>
          </w:p>
        </w:tc>
      </w:tr>
      <w:tr w:rsidR="000203E9" w:rsidRPr="00397288" w14:paraId="0F970215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04BBFCC5" w14:textId="7A8FEA5C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3118" w:type="dxa"/>
            <w:vAlign w:val="center"/>
          </w:tcPr>
          <w:p w14:paraId="3ADCD78D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454608B9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2AC98C82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vAlign w:val="center"/>
          </w:tcPr>
          <w:p w14:paraId="11200EE7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17***</w:t>
            </w:r>
          </w:p>
          <w:p w14:paraId="15E865D3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4)</w:t>
            </w:r>
          </w:p>
        </w:tc>
      </w:tr>
      <w:tr w:rsidR="000203E9" w:rsidRPr="00397288" w14:paraId="79EF2930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2F379C79" w14:textId="7DDE31A6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3118" w:type="dxa"/>
            <w:vAlign w:val="center"/>
          </w:tcPr>
          <w:p w14:paraId="037A9452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1098B069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4CB45C79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vAlign w:val="center"/>
          </w:tcPr>
          <w:p w14:paraId="3E4C6DDE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0,025***</w:t>
            </w:r>
          </w:p>
          <w:p w14:paraId="151FA44F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0203E9" w:rsidRPr="00397288" w14:paraId="52C418B3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670C0302" w14:textId="01F27AEE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52DC4535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6757E828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32722192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tcBorders>
              <w:bottom w:val="single" w:sz="4" w:space="0" w:color="auto"/>
            </w:tcBorders>
            <w:vAlign w:val="center"/>
          </w:tcPr>
          <w:p w14:paraId="5F7EAC1D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-0,002 .</w:t>
            </w:r>
          </w:p>
          <w:p w14:paraId="199DB8B8" w14:textId="77777777" w:rsidR="000203E9" w:rsidRPr="00397288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(0,001)</w:t>
            </w:r>
          </w:p>
        </w:tc>
      </w:tr>
      <w:tr w:rsidR="00397288" w:rsidRPr="00397288" w14:paraId="1B4E8A62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2CF198C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 w:cs="Times New Roman"/>
                <w:b/>
                <w:bCs/>
                <w:color w:val="000000" w:themeColor="text1"/>
              </w:rPr>
              <w:t>Nº obs.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4B7E54F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488D952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7AA0508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132" w:type="dxa"/>
            <w:tcBorders>
              <w:bottom w:val="single" w:sz="4" w:space="0" w:color="auto"/>
            </w:tcBorders>
            <w:vAlign w:val="center"/>
          </w:tcPr>
          <w:p w14:paraId="733D8CC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100.248</w:t>
            </w:r>
          </w:p>
        </w:tc>
      </w:tr>
      <w:tr w:rsidR="00397288" w:rsidRPr="00397288" w14:paraId="2B98BB1C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2F1F8E3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Curso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689FD22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vAlign w:val="center"/>
          </w:tcPr>
          <w:p w14:paraId="564E443D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139CADB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32" w:type="dxa"/>
            <w:tcBorders>
              <w:top w:val="single" w:sz="4" w:space="0" w:color="auto"/>
            </w:tcBorders>
            <w:vAlign w:val="center"/>
          </w:tcPr>
          <w:p w14:paraId="7CC1A30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397288" w:rsidRPr="00397288" w14:paraId="5D60D5C8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1D4EDA0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Ano</w:t>
            </w:r>
          </w:p>
        </w:tc>
        <w:tc>
          <w:tcPr>
            <w:tcW w:w="3118" w:type="dxa"/>
            <w:vAlign w:val="center"/>
          </w:tcPr>
          <w:p w14:paraId="750FACA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gridSpan w:val="2"/>
            <w:vAlign w:val="center"/>
          </w:tcPr>
          <w:p w14:paraId="755FD956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vAlign w:val="center"/>
          </w:tcPr>
          <w:p w14:paraId="7921A18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32" w:type="dxa"/>
            <w:vAlign w:val="center"/>
          </w:tcPr>
          <w:p w14:paraId="1A3E26BD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397288" w:rsidRPr="00397288" w14:paraId="249BB310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66F6518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Estado</w:t>
            </w:r>
          </w:p>
        </w:tc>
        <w:tc>
          <w:tcPr>
            <w:tcW w:w="3118" w:type="dxa"/>
            <w:vAlign w:val="center"/>
          </w:tcPr>
          <w:p w14:paraId="12A30CF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gridSpan w:val="2"/>
            <w:vAlign w:val="center"/>
          </w:tcPr>
          <w:p w14:paraId="14349CBF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416E166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vAlign w:val="center"/>
          </w:tcPr>
          <w:p w14:paraId="375DCD5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230961EF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04313D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Área Detalhada</w:t>
            </w:r>
          </w:p>
        </w:tc>
        <w:tc>
          <w:tcPr>
            <w:tcW w:w="3118" w:type="dxa"/>
            <w:vAlign w:val="center"/>
          </w:tcPr>
          <w:p w14:paraId="701475FC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5BFF4439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vAlign w:val="center"/>
          </w:tcPr>
          <w:p w14:paraId="6AE92C53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vAlign w:val="center"/>
          </w:tcPr>
          <w:p w14:paraId="0E566264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73D24F18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vAlign w:val="center"/>
          </w:tcPr>
          <w:p w14:paraId="39FECBD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EF Estado x Ano</w:t>
            </w:r>
          </w:p>
        </w:tc>
        <w:tc>
          <w:tcPr>
            <w:tcW w:w="3118" w:type="dxa"/>
            <w:vAlign w:val="center"/>
          </w:tcPr>
          <w:p w14:paraId="7EDFC66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69CB7DEA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3EAA56B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32" w:type="dxa"/>
            <w:vAlign w:val="center"/>
          </w:tcPr>
          <w:p w14:paraId="27CCB897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397288" w:rsidRPr="00397288" w14:paraId="1923B438" w14:textId="77777777" w:rsidTr="0002095A">
        <w:trPr>
          <w:gridAfter w:val="1"/>
          <w:wAfter w:w="19" w:type="dxa"/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66314E8B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Controles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0C9F09E2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4C4ADF58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6F670E4E" w14:textId="77777777" w:rsidR="00397288" w:rsidRPr="00397288" w:rsidRDefault="00397288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32" w:type="dxa"/>
            <w:tcBorders>
              <w:bottom w:val="single" w:sz="4" w:space="0" w:color="auto"/>
            </w:tcBorders>
            <w:vAlign w:val="center"/>
          </w:tcPr>
          <w:p w14:paraId="5F9CB048" w14:textId="77777777" w:rsidR="00397288" w:rsidRPr="00397288" w:rsidRDefault="00397288" w:rsidP="007475C5">
            <w:pPr>
              <w:keepNext/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397288">
              <w:rPr>
                <w:rFonts w:ascii="Lato" w:hAnsi="Lato"/>
                <w:color w:val="000000" w:themeColor="text1"/>
              </w:rPr>
              <w:t>X</w:t>
            </w:r>
          </w:p>
        </w:tc>
      </w:tr>
    </w:tbl>
    <w:p w14:paraId="09C577B4" w14:textId="359F1583" w:rsidR="00397288" w:rsidRPr="00397288" w:rsidRDefault="00397288" w:rsidP="00397288">
      <w:pPr>
        <w:pStyle w:val="Legenda"/>
        <w:rPr>
          <w:rFonts w:ascii="Lato" w:hAnsi="Lato"/>
        </w:rPr>
      </w:pPr>
      <w:r w:rsidRPr="00397288">
        <w:rPr>
          <w:rFonts w:ascii="Lato" w:hAnsi="Lato"/>
        </w:rPr>
        <w:t xml:space="preserve">Fonte: SISU e Microdados do Censo do Ensino Superior </w:t>
      </w:r>
      <w:r w:rsidRPr="00397288">
        <w:rPr>
          <w:rFonts w:ascii="Lato" w:hAnsi="Lato"/>
        </w:rPr>
        <w:fldChar w:fldCharType="begin"/>
      </w:r>
      <w:r w:rsidRPr="00397288">
        <w:rPr>
          <w:rFonts w:ascii="Lato" w:hAnsi="Lato"/>
        </w:rPr>
        <w:instrText xml:space="preserve"> ADDIN ZOTERO_ITEM CSL_CITATION {"citationID":"q0aMNqBd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397288">
        <w:rPr>
          <w:rFonts w:ascii="Lato" w:hAnsi="Lato"/>
        </w:rPr>
        <w:fldChar w:fldCharType="separate"/>
      </w:r>
      <w:r w:rsidRPr="00397288">
        <w:rPr>
          <w:rFonts w:ascii="Lato" w:hAnsi="Lato"/>
        </w:rPr>
        <w:t>(</w:t>
      </w:r>
      <w:r w:rsidRPr="000203E9">
        <w:rPr>
          <w:rFonts w:ascii="Lato" w:hAnsi="Lato"/>
          <w:color w:val="0573AE"/>
        </w:rPr>
        <w:t>INEP, 2023; MEC, 2023</w:t>
      </w:r>
      <w:r w:rsidRPr="00397288">
        <w:rPr>
          <w:rFonts w:ascii="Lato" w:hAnsi="Lato"/>
        </w:rPr>
        <w:t>)</w:t>
      </w:r>
      <w:r w:rsidRPr="00397288">
        <w:rPr>
          <w:rFonts w:ascii="Lato" w:hAnsi="Lato"/>
        </w:rPr>
        <w:fldChar w:fldCharType="end"/>
      </w:r>
      <w:r w:rsidRPr="00397288">
        <w:rPr>
          <w:rFonts w:ascii="Lato" w:hAnsi="Lato"/>
        </w:rPr>
        <w:t xml:space="preserve">. </w:t>
      </w:r>
    </w:p>
    <w:p w14:paraId="778DE012" w14:textId="77777777" w:rsidR="00397288" w:rsidRDefault="00397288" w:rsidP="00397288">
      <w:pPr>
        <w:pStyle w:val="Legenda"/>
        <w:rPr>
          <w:rFonts w:ascii="Lato" w:hAnsi="Lato"/>
        </w:rPr>
      </w:pPr>
      <w:r w:rsidRPr="00397288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2F2BC5FC" w14:textId="77777777" w:rsidR="000203E9" w:rsidRDefault="000203E9" w:rsidP="000203E9"/>
    <w:p w14:paraId="52B2B39F" w14:textId="77777777" w:rsidR="000203E9" w:rsidRDefault="000203E9" w:rsidP="000203E9"/>
    <w:p w14:paraId="540A3910" w14:textId="77777777" w:rsidR="000203E9" w:rsidRDefault="000203E9" w:rsidP="000203E9"/>
    <w:p w14:paraId="3D3FC723" w14:textId="77777777" w:rsidR="000203E9" w:rsidRDefault="000203E9" w:rsidP="000203E9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p w14:paraId="03CD5216" w14:textId="77777777" w:rsidR="000203E9" w:rsidRDefault="000203E9" w:rsidP="000203E9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p w14:paraId="0E6B3F12" w14:textId="77777777" w:rsidR="000203E9" w:rsidRDefault="000203E9" w:rsidP="000203E9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p w14:paraId="3D18C6BE" w14:textId="77777777" w:rsidR="000203E9" w:rsidRDefault="000203E9" w:rsidP="000203E9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</w:p>
    <w:p w14:paraId="6C7A7901" w14:textId="3181023E" w:rsidR="000203E9" w:rsidRPr="00397288" w:rsidRDefault="000203E9" w:rsidP="000203E9">
      <w:pPr>
        <w:pStyle w:val="SemEspaamento"/>
        <w:rPr>
          <w:rFonts w:ascii="Lato" w:hAnsi="Lato"/>
          <w:color w:val="000000" w:themeColor="text1"/>
          <w:sz w:val="26"/>
          <w:szCs w:val="26"/>
        </w:rPr>
      </w:pPr>
      <w:r w:rsidRPr="00397288">
        <w:rPr>
          <w:rFonts w:ascii="Lato" w:hAnsi="Lato"/>
          <w:color w:val="000000" w:themeColor="text1"/>
          <w:sz w:val="26"/>
          <w:szCs w:val="26"/>
        </w:rPr>
        <w:t xml:space="preserve">Tabela 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begin"/>
      </w:r>
      <w:r w:rsidRPr="00397288">
        <w:rPr>
          <w:rFonts w:ascii="Lato" w:hAnsi="Lato"/>
          <w:color w:val="000000" w:themeColor="text1"/>
          <w:sz w:val="26"/>
          <w:szCs w:val="26"/>
        </w:rPr>
        <w:instrText xml:space="preserve"> SEQ Tabela \* ARABIC </w:instrTex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separate"/>
      </w:r>
      <w:r w:rsidRPr="00397288">
        <w:rPr>
          <w:rFonts w:ascii="Lato" w:hAnsi="Lato"/>
          <w:noProof/>
          <w:color w:val="000000" w:themeColor="text1"/>
          <w:sz w:val="26"/>
          <w:szCs w:val="26"/>
        </w:rPr>
        <w:t>9</w:t>
      </w:r>
      <w:r w:rsidRPr="00397288">
        <w:rPr>
          <w:rFonts w:ascii="Lato" w:hAnsi="Lato"/>
          <w:color w:val="000000" w:themeColor="text1"/>
          <w:sz w:val="26"/>
          <w:szCs w:val="26"/>
        </w:rPr>
        <w:fldChar w:fldCharType="end"/>
      </w:r>
      <w:r w:rsidRPr="00397288">
        <w:rPr>
          <w:rFonts w:ascii="Lato" w:hAnsi="Lato"/>
          <w:color w:val="000000" w:themeColor="text1"/>
          <w:sz w:val="26"/>
          <w:szCs w:val="26"/>
        </w:rPr>
        <w:t xml:space="preserve"> – Testes de robustez: efeito do SISU sobre as características dos estudantes</w:t>
      </w:r>
    </w:p>
    <w:p w14:paraId="7197ED60" w14:textId="77777777" w:rsidR="000203E9" w:rsidRDefault="000203E9" w:rsidP="000203E9"/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833"/>
        <w:gridCol w:w="3118"/>
        <w:gridCol w:w="10"/>
        <w:gridCol w:w="1975"/>
        <w:gridCol w:w="10"/>
        <w:gridCol w:w="2399"/>
        <w:gridCol w:w="2127"/>
      </w:tblGrid>
      <w:tr w:rsidR="0002095A" w:rsidRPr="00397288" w14:paraId="628621FB" w14:textId="77777777" w:rsidTr="0002095A">
        <w:trPr>
          <w:jc w:val="center"/>
        </w:trPr>
        <w:tc>
          <w:tcPr>
            <w:tcW w:w="383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8B3F17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</w:p>
        </w:tc>
        <w:tc>
          <w:tcPr>
            <w:tcW w:w="312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0022B0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1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3F586E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2)</w:t>
            </w:r>
          </w:p>
        </w:tc>
        <w:tc>
          <w:tcPr>
            <w:tcW w:w="239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307165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3)</w:t>
            </w:r>
          </w:p>
        </w:tc>
        <w:tc>
          <w:tcPr>
            <w:tcW w:w="212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7AF142" w14:textId="77777777" w:rsidR="0002095A" w:rsidRPr="00397288" w:rsidRDefault="0002095A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397288">
              <w:rPr>
                <w:rFonts w:ascii="Lato" w:hAnsi="Lato"/>
                <w:b/>
                <w:bCs/>
                <w:color w:val="000000" w:themeColor="text1"/>
              </w:rPr>
              <w:t>(4)</w:t>
            </w:r>
          </w:p>
        </w:tc>
      </w:tr>
      <w:tr w:rsidR="000203E9" w:rsidRPr="000203E9" w14:paraId="1A8A7970" w14:textId="77777777" w:rsidTr="0002095A">
        <w:trPr>
          <w:jc w:val="center"/>
        </w:trPr>
        <w:tc>
          <w:tcPr>
            <w:tcW w:w="13467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6D98C5" w14:textId="17DF2331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 xml:space="preserve">Painel </w:t>
            </w:r>
            <w:r>
              <w:rPr>
                <w:rFonts w:ascii="Lato" w:hAnsi="Lato"/>
                <w:b/>
                <w:bCs/>
                <w:color w:val="000000" w:themeColor="text1"/>
              </w:rPr>
              <w:t>G</w:t>
            </w:r>
            <w:r w:rsidRPr="000203E9">
              <w:rPr>
                <w:rFonts w:ascii="Lato" w:hAnsi="Lato"/>
                <w:b/>
                <w:bCs/>
                <w:color w:val="000000" w:themeColor="text1"/>
              </w:rPr>
              <w:t>:</w:t>
            </w:r>
            <w:r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0203E9">
              <w:rPr>
                <w:rFonts w:ascii="Lato" w:hAnsi="Lato"/>
                <w:b/>
                <w:bCs/>
                <w:color w:val="000000" w:themeColor="text1"/>
              </w:rPr>
              <w:t>Estudantes que concluíram o ensino médio em escola pública</w:t>
            </w:r>
          </w:p>
        </w:tc>
      </w:tr>
      <w:tr w:rsidR="000203E9" w:rsidRPr="000203E9" w14:paraId="4AB80A09" w14:textId="77777777" w:rsidTr="0002095A">
        <w:trPr>
          <w:jc w:val="center"/>
        </w:trPr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4D61762F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2EFFC144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246***</w:t>
            </w:r>
          </w:p>
          <w:p w14:paraId="24A61F87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vAlign w:val="center"/>
          </w:tcPr>
          <w:p w14:paraId="14143F02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246***</w:t>
            </w:r>
          </w:p>
          <w:p w14:paraId="67C1F5B5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16FC139F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246***</w:t>
            </w:r>
          </w:p>
          <w:p w14:paraId="5F897FB2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38F4ADB3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116***</w:t>
            </w:r>
          </w:p>
          <w:p w14:paraId="1DB8844C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</w:tr>
      <w:tr w:rsidR="000203E9" w:rsidRPr="000203E9" w14:paraId="3C996B4A" w14:textId="77777777" w:rsidTr="0002095A">
        <w:trPr>
          <w:jc w:val="center"/>
        </w:trPr>
        <w:tc>
          <w:tcPr>
            <w:tcW w:w="3828" w:type="dxa"/>
            <w:vAlign w:val="center"/>
          </w:tcPr>
          <w:p w14:paraId="1165DE7A" w14:textId="474BDE12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3118" w:type="dxa"/>
            <w:vAlign w:val="center"/>
          </w:tcPr>
          <w:p w14:paraId="0C14B4AE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11644032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4DFF6E7E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5B3EB7AE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1,840***</w:t>
            </w:r>
          </w:p>
          <w:p w14:paraId="10197B3C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45)</w:t>
            </w:r>
          </w:p>
        </w:tc>
      </w:tr>
      <w:tr w:rsidR="000203E9" w:rsidRPr="000203E9" w14:paraId="1A3AF8D9" w14:textId="77777777" w:rsidTr="0002095A">
        <w:trPr>
          <w:jc w:val="center"/>
        </w:trPr>
        <w:tc>
          <w:tcPr>
            <w:tcW w:w="3828" w:type="dxa"/>
            <w:vAlign w:val="center"/>
          </w:tcPr>
          <w:p w14:paraId="64B5BC17" w14:textId="5D59CC69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3118" w:type="dxa"/>
            <w:vAlign w:val="center"/>
          </w:tcPr>
          <w:p w14:paraId="2AFD9FC4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5EE6DAC6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5963BD16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6259E90E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1,039***</w:t>
            </w:r>
          </w:p>
          <w:p w14:paraId="2E4EA5CA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9)</w:t>
            </w:r>
          </w:p>
        </w:tc>
      </w:tr>
      <w:tr w:rsidR="000203E9" w:rsidRPr="000203E9" w14:paraId="7D2F5912" w14:textId="77777777" w:rsidTr="0002095A">
        <w:trPr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636954BA" w14:textId="7F11D3BB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5AE450BD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03FA5574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35AD011B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49104AF7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009</w:t>
            </w:r>
          </w:p>
          <w:p w14:paraId="1118BDA0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12)</w:t>
            </w:r>
          </w:p>
        </w:tc>
      </w:tr>
      <w:tr w:rsidR="000203E9" w:rsidRPr="000203E9" w14:paraId="68E8E441" w14:textId="77777777" w:rsidTr="0002095A">
        <w:trPr>
          <w:jc w:val="center"/>
        </w:trPr>
        <w:tc>
          <w:tcPr>
            <w:tcW w:w="13467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78FF5A" w14:textId="7AD3C174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 xml:space="preserve">Painel </w:t>
            </w:r>
            <w:r>
              <w:rPr>
                <w:rFonts w:ascii="Lato" w:hAnsi="Lato"/>
                <w:b/>
                <w:bCs/>
                <w:color w:val="000000" w:themeColor="text1"/>
              </w:rPr>
              <w:t>H</w:t>
            </w:r>
            <w:r w:rsidRPr="000203E9">
              <w:rPr>
                <w:rFonts w:ascii="Lato" w:hAnsi="Lato"/>
                <w:b/>
                <w:bCs/>
                <w:color w:val="000000" w:themeColor="text1"/>
              </w:rPr>
              <w:t>:</w:t>
            </w:r>
            <w:r>
              <w:rPr>
                <w:rFonts w:ascii="Lato" w:hAnsi="Lato"/>
                <w:b/>
                <w:bCs/>
                <w:color w:val="000000" w:themeColor="text1"/>
              </w:rPr>
              <w:t xml:space="preserve">          </w:t>
            </w:r>
            <w:r w:rsidRPr="000203E9">
              <w:rPr>
                <w:rFonts w:ascii="Lato" w:hAnsi="Lato"/>
                <w:b/>
                <w:bCs/>
                <w:color w:val="000000" w:themeColor="text1"/>
              </w:rPr>
              <w:t>Estudantes que recebem algum apoio social</w:t>
            </w:r>
          </w:p>
        </w:tc>
      </w:tr>
      <w:tr w:rsidR="000203E9" w:rsidRPr="000203E9" w14:paraId="246FF149" w14:textId="77777777" w:rsidTr="0002095A">
        <w:trPr>
          <w:jc w:val="center"/>
        </w:trPr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4989732B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SISU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3914257E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013***</w:t>
            </w:r>
          </w:p>
          <w:p w14:paraId="54EF29B0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vAlign w:val="center"/>
          </w:tcPr>
          <w:p w14:paraId="761F39BF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013***</w:t>
            </w:r>
          </w:p>
          <w:p w14:paraId="26F75B69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7A7A8AC1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013***</w:t>
            </w:r>
          </w:p>
          <w:p w14:paraId="4A2A167C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4BAD5D00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-0,004*</w:t>
            </w:r>
          </w:p>
          <w:p w14:paraId="54D5AD8E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2)</w:t>
            </w:r>
          </w:p>
        </w:tc>
      </w:tr>
      <w:tr w:rsidR="000203E9" w:rsidRPr="000203E9" w14:paraId="520FD599" w14:textId="77777777" w:rsidTr="0002095A">
        <w:trPr>
          <w:jc w:val="center"/>
        </w:trPr>
        <w:tc>
          <w:tcPr>
            <w:tcW w:w="3828" w:type="dxa"/>
            <w:vAlign w:val="center"/>
          </w:tcPr>
          <w:p w14:paraId="7588490B" w14:textId="27B2671A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Docentes em exercício Feminino</w:t>
            </w:r>
          </w:p>
        </w:tc>
        <w:tc>
          <w:tcPr>
            <w:tcW w:w="3118" w:type="dxa"/>
            <w:vAlign w:val="center"/>
          </w:tcPr>
          <w:p w14:paraId="08672ECC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797B0F10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00FDD98B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258F5F39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541***</w:t>
            </w:r>
          </w:p>
          <w:p w14:paraId="0844CA41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32)</w:t>
            </w:r>
          </w:p>
        </w:tc>
      </w:tr>
      <w:tr w:rsidR="000203E9" w:rsidRPr="000203E9" w14:paraId="68A0D9AB" w14:textId="77777777" w:rsidTr="0002095A">
        <w:trPr>
          <w:jc w:val="center"/>
        </w:trPr>
        <w:tc>
          <w:tcPr>
            <w:tcW w:w="3828" w:type="dxa"/>
            <w:vAlign w:val="center"/>
          </w:tcPr>
          <w:p w14:paraId="448236B2" w14:textId="2132E2EB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Docentes em exercício Doutores</w:t>
            </w:r>
          </w:p>
        </w:tc>
        <w:tc>
          <w:tcPr>
            <w:tcW w:w="3118" w:type="dxa"/>
            <w:vAlign w:val="center"/>
          </w:tcPr>
          <w:p w14:paraId="5279204E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0BD941C8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28BD4949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00B12EC5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060***</w:t>
            </w:r>
          </w:p>
          <w:p w14:paraId="285BE65A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7)</w:t>
            </w:r>
          </w:p>
        </w:tc>
      </w:tr>
      <w:tr w:rsidR="000203E9" w:rsidRPr="000203E9" w14:paraId="3BB8EB29" w14:textId="77777777" w:rsidTr="0002095A">
        <w:trPr>
          <w:jc w:val="center"/>
        </w:trPr>
        <w:tc>
          <w:tcPr>
            <w:tcW w:w="3828" w:type="dxa"/>
            <w:vAlign w:val="center"/>
          </w:tcPr>
          <w:p w14:paraId="7DCB6BB1" w14:textId="58A03BB0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Docentes em exercício DE</w:t>
            </w:r>
          </w:p>
        </w:tc>
        <w:tc>
          <w:tcPr>
            <w:tcW w:w="3118" w:type="dxa"/>
            <w:vAlign w:val="center"/>
          </w:tcPr>
          <w:p w14:paraId="7FEF637A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1DC83B08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258D5130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39706984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0,141***</w:t>
            </w:r>
          </w:p>
          <w:p w14:paraId="288CC6F2" w14:textId="77777777" w:rsidR="000203E9" w:rsidRPr="000203E9" w:rsidRDefault="000203E9" w:rsidP="000203E9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(0,008)</w:t>
            </w:r>
          </w:p>
        </w:tc>
      </w:tr>
      <w:tr w:rsidR="000203E9" w:rsidRPr="000203E9" w14:paraId="1F9C6213" w14:textId="77777777" w:rsidTr="0002095A">
        <w:trPr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4022550B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 w:cs="Times New Roman"/>
                <w:b/>
                <w:bCs/>
                <w:color w:val="000000" w:themeColor="text1"/>
              </w:rPr>
              <w:t>Nº obs.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002555FA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335FF62B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037398C2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100.248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04B7F0C5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100.248</w:t>
            </w:r>
          </w:p>
        </w:tc>
      </w:tr>
      <w:tr w:rsidR="000203E9" w:rsidRPr="000203E9" w14:paraId="779F6BF4" w14:textId="77777777" w:rsidTr="0002095A">
        <w:trPr>
          <w:jc w:val="center"/>
        </w:trPr>
        <w:tc>
          <w:tcPr>
            <w:tcW w:w="3828" w:type="dxa"/>
            <w:tcBorders>
              <w:top w:val="single" w:sz="4" w:space="0" w:color="auto"/>
            </w:tcBorders>
            <w:vAlign w:val="center"/>
          </w:tcPr>
          <w:p w14:paraId="4D6B48B2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EF Curso</w:t>
            </w:r>
          </w:p>
        </w:tc>
        <w:tc>
          <w:tcPr>
            <w:tcW w:w="3118" w:type="dxa"/>
            <w:tcBorders>
              <w:top w:val="single" w:sz="4" w:space="0" w:color="auto"/>
            </w:tcBorders>
            <w:vAlign w:val="center"/>
          </w:tcPr>
          <w:p w14:paraId="27D0ADAE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gridSpan w:val="2"/>
            <w:tcBorders>
              <w:top w:val="single" w:sz="4" w:space="0" w:color="auto"/>
            </w:tcBorders>
            <w:vAlign w:val="center"/>
          </w:tcPr>
          <w:p w14:paraId="0BA3BDF6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</w:tcBorders>
            <w:vAlign w:val="center"/>
          </w:tcPr>
          <w:p w14:paraId="23BB405D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vAlign w:val="center"/>
          </w:tcPr>
          <w:p w14:paraId="61A0F9E3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0203E9" w:rsidRPr="000203E9" w14:paraId="71E3550C" w14:textId="77777777" w:rsidTr="0002095A">
        <w:trPr>
          <w:jc w:val="center"/>
        </w:trPr>
        <w:tc>
          <w:tcPr>
            <w:tcW w:w="3828" w:type="dxa"/>
            <w:vAlign w:val="center"/>
          </w:tcPr>
          <w:p w14:paraId="39FD5E76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EF Ano</w:t>
            </w:r>
          </w:p>
        </w:tc>
        <w:tc>
          <w:tcPr>
            <w:tcW w:w="3118" w:type="dxa"/>
            <w:vAlign w:val="center"/>
          </w:tcPr>
          <w:p w14:paraId="481DA138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gridSpan w:val="2"/>
            <w:vAlign w:val="center"/>
          </w:tcPr>
          <w:p w14:paraId="33BEBEB5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vAlign w:val="center"/>
          </w:tcPr>
          <w:p w14:paraId="37A6E5AB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27" w:type="dxa"/>
            <w:vAlign w:val="center"/>
          </w:tcPr>
          <w:p w14:paraId="18C5A8A4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</w:tr>
      <w:tr w:rsidR="000203E9" w:rsidRPr="000203E9" w14:paraId="2C060CD7" w14:textId="77777777" w:rsidTr="0002095A">
        <w:trPr>
          <w:jc w:val="center"/>
        </w:trPr>
        <w:tc>
          <w:tcPr>
            <w:tcW w:w="3828" w:type="dxa"/>
            <w:vAlign w:val="center"/>
          </w:tcPr>
          <w:p w14:paraId="3942936A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EF Estado</w:t>
            </w:r>
          </w:p>
        </w:tc>
        <w:tc>
          <w:tcPr>
            <w:tcW w:w="3118" w:type="dxa"/>
            <w:vAlign w:val="center"/>
          </w:tcPr>
          <w:p w14:paraId="4A1E0C1E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1985" w:type="dxa"/>
            <w:gridSpan w:val="2"/>
            <w:vAlign w:val="center"/>
          </w:tcPr>
          <w:p w14:paraId="7DC3C717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5AB9C8A5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2453558F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0203E9" w:rsidRPr="000203E9" w14:paraId="4D472A5C" w14:textId="77777777" w:rsidTr="0002095A">
        <w:trPr>
          <w:jc w:val="center"/>
        </w:trPr>
        <w:tc>
          <w:tcPr>
            <w:tcW w:w="3828" w:type="dxa"/>
            <w:vAlign w:val="center"/>
          </w:tcPr>
          <w:p w14:paraId="7F276F4A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EF Área Detalhada</w:t>
            </w:r>
          </w:p>
        </w:tc>
        <w:tc>
          <w:tcPr>
            <w:tcW w:w="3118" w:type="dxa"/>
            <w:vAlign w:val="center"/>
          </w:tcPr>
          <w:p w14:paraId="26E56C43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4A76FBEA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409" w:type="dxa"/>
            <w:gridSpan w:val="2"/>
            <w:vAlign w:val="center"/>
          </w:tcPr>
          <w:p w14:paraId="51AB14FA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vAlign w:val="center"/>
          </w:tcPr>
          <w:p w14:paraId="2B5093E9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0203E9" w:rsidRPr="000203E9" w14:paraId="2A962EEE" w14:textId="77777777" w:rsidTr="0002095A">
        <w:trPr>
          <w:jc w:val="center"/>
        </w:trPr>
        <w:tc>
          <w:tcPr>
            <w:tcW w:w="3828" w:type="dxa"/>
            <w:vAlign w:val="center"/>
          </w:tcPr>
          <w:p w14:paraId="3E30E7A9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EF Estado x Ano</w:t>
            </w:r>
          </w:p>
        </w:tc>
        <w:tc>
          <w:tcPr>
            <w:tcW w:w="3118" w:type="dxa"/>
            <w:vAlign w:val="center"/>
          </w:tcPr>
          <w:p w14:paraId="753408DF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vAlign w:val="center"/>
          </w:tcPr>
          <w:p w14:paraId="684541FA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vAlign w:val="center"/>
          </w:tcPr>
          <w:p w14:paraId="44011479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  <w:tc>
          <w:tcPr>
            <w:tcW w:w="2127" w:type="dxa"/>
            <w:vAlign w:val="center"/>
          </w:tcPr>
          <w:p w14:paraId="787B3B13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</w:tr>
      <w:tr w:rsidR="000203E9" w:rsidRPr="000203E9" w14:paraId="264711E5" w14:textId="77777777" w:rsidTr="0002095A">
        <w:trPr>
          <w:jc w:val="center"/>
        </w:trPr>
        <w:tc>
          <w:tcPr>
            <w:tcW w:w="3828" w:type="dxa"/>
            <w:tcBorders>
              <w:bottom w:val="single" w:sz="4" w:space="0" w:color="auto"/>
            </w:tcBorders>
            <w:vAlign w:val="center"/>
          </w:tcPr>
          <w:p w14:paraId="5E933102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b/>
                <w:bCs/>
                <w:color w:val="000000" w:themeColor="text1"/>
              </w:rPr>
            </w:pPr>
            <w:r w:rsidRPr="000203E9">
              <w:rPr>
                <w:rFonts w:ascii="Lato" w:hAnsi="Lato"/>
                <w:b/>
                <w:bCs/>
                <w:color w:val="000000" w:themeColor="text1"/>
              </w:rPr>
              <w:t>Controles</w:t>
            </w:r>
          </w:p>
        </w:tc>
        <w:tc>
          <w:tcPr>
            <w:tcW w:w="3118" w:type="dxa"/>
            <w:tcBorders>
              <w:bottom w:val="single" w:sz="4" w:space="0" w:color="auto"/>
            </w:tcBorders>
            <w:vAlign w:val="center"/>
          </w:tcPr>
          <w:p w14:paraId="4FCBFDAE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1985" w:type="dxa"/>
            <w:gridSpan w:val="2"/>
            <w:tcBorders>
              <w:bottom w:val="single" w:sz="4" w:space="0" w:color="auto"/>
            </w:tcBorders>
            <w:vAlign w:val="center"/>
          </w:tcPr>
          <w:p w14:paraId="5FCFE1E3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409" w:type="dxa"/>
            <w:gridSpan w:val="2"/>
            <w:tcBorders>
              <w:bottom w:val="single" w:sz="4" w:space="0" w:color="auto"/>
            </w:tcBorders>
            <w:vAlign w:val="center"/>
          </w:tcPr>
          <w:p w14:paraId="4519ADF6" w14:textId="77777777" w:rsidR="000203E9" w:rsidRPr="000203E9" w:rsidRDefault="000203E9" w:rsidP="007475C5">
            <w:pPr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</w:p>
        </w:tc>
        <w:tc>
          <w:tcPr>
            <w:tcW w:w="2127" w:type="dxa"/>
            <w:tcBorders>
              <w:bottom w:val="single" w:sz="4" w:space="0" w:color="auto"/>
            </w:tcBorders>
            <w:vAlign w:val="center"/>
          </w:tcPr>
          <w:p w14:paraId="053390CF" w14:textId="77777777" w:rsidR="000203E9" w:rsidRPr="000203E9" w:rsidRDefault="000203E9" w:rsidP="007475C5">
            <w:pPr>
              <w:keepNext/>
              <w:spacing w:line="240" w:lineRule="auto"/>
              <w:ind w:firstLine="0"/>
              <w:jc w:val="center"/>
              <w:rPr>
                <w:rFonts w:ascii="Lato" w:hAnsi="Lato"/>
                <w:color w:val="000000" w:themeColor="text1"/>
              </w:rPr>
            </w:pPr>
            <w:r w:rsidRPr="000203E9">
              <w:rPr>
                <w:rFonts w:ascii="Lato" w:hAnsi="Lato"/>
                <w:color w:val="000000" w:themeColor="text1"/>
              </w:rPr>
              <w:t>X</w:t>
            </w:r>
          </w:p>
        </w:tc>
      </w:tr>
    </w:tbl>
    <w:p w14:paraId="0F86369E" w14:textId="6E61B664" w:rsidR="000203E9" w:rsidRPr="000203E9" w:rsidRDefault="000203E9" w:rsidP="000203E9">
      <w:pPr>
        <w:pStyle w:val="Legenda"/>
        <w:rPr>
          <w:rFonts w:ascii="Lato" w:hAnsi="Lato"/>
        </w:rPr>
      </w:pPr>
      <w:r w:rsidRPr="000203E9">
        <w:rPr>
          <w:rFonts w:ascii="Lato" w:hAnsi="Lato"/>
        </w:rPr>
        <w:t xml:space="preserve">Fonte: SISU e Microdados do Censo do Ensino Superior </w:t>
      </w:r>
      <w:r w:rsidRPr="000203E9">
        <w:rPr>
          <w:rFonts w:ascii="Lato" w:hAnsi="Lato"/>
        </w:rPr>
        <w:fldChar w:fldCharType="begin"/>
      </w:r>
      <w:r w:rsidRPr="000203E9">
        <w:rPr>
          <w:rFonts w:ascii="Lato" w:hAnsi="Lato"/>
        </w:rPr>
        <w:instrText xml:space="preserve"> ADDIN ZOTERO_ITEM CSL_CITATION {"citationID":"q0aMNqBd","properties":{"formattedCitation":"(INEP, 2023d; MEC, 2023)","plainCitation":"(INEP, 2023d; MEC, 2023)","noteIndex":0},"citationItems":[{"id":1598,"uris":["http://zotero.org/users/8713213/items/6FAKHCXR"],"itemData":{"id":1598,"type":"webpage","abstract":"Microdados do Censo da Educação Superior","container-title":"Instituto Nacional de Estudos e Pesquisas Educacionais Anísio Teixeira | Inep","language":"pt-br","title":"Microdados do Censo da Educação Superior","URL":"https://www.gov.br/inep/pt-br/acesso-a-informacao/dados-abertos/microdados/censo-da-educacao-superior","author":[{"literal":"INEP"}],"accessed":{"date-parts":[["2023",12,4]]},"issued":{"date-parts":[["2023"]]}}},{"id":1566,"uris":["http://zotero.org/users/8713213/items/AABYU4ZN"],"itemData":{"id":1566,"type":"webpage","title":"SiSU - Sistema de Seleção Unificada","URL":"https://sisu.mec.gov.br/#/relatorio#onepage","author":[{"literal":"MEC"}],"accessed":{"date-parts":[["2023",12,2]]},"issued":{"date-parts":[["2023"]]}}}],"schema":"https://github.com/citation-style-language/schema/raw/master/csl-citation.json"} </w:instrText>
      </w:r>
      <w:r w:rsidRPr="000203E9">
        <w:rPr>
          <w:rFonts w:ascii="Lato" w:hAnsi="Lato"/>
        </w:rPr>
        <w:fldChar w:fldCharType="separate"/>
      </w:r>
      <w:r w:rsidRPr="000203E9">
        <w:rPr>
          <w:rFonts w:ascii="Lato" w:hAnsi="Lato"/>
        </w:rPr>
        <w:t>(</w:t>
      </w:r>
      <w:r w:rsidRPr="000203E9">
        <w:rPr>
          <w:rFonts w:ascii="Lato" w:hAnsi="Lato"/>
          <w:color w:val="0573AE"/>
        </w:rPr>
        <w:t>INEP, 2023; MEC, 2023</w:t>
      </w:r>
      <w:r w:rsidRPr="000203E9">
        <w:rPr>
          <w:rFonts w:ascii="Lato" w:hAnsi="Lato"/>
        </w:rPr>
        <w:t>)</w:t>
      </w:r>
      <w:r w:rsidRPr="000203E9">
        <w:rPr>
          <w:rFonts w:ascii="Lato" w:hAnsi="Lato"/>
        </w:rPr>
        <w:fldChar w:fldCharType="end"/>
      </w:r>
      <w:r w:rsidRPr="000203E9">
        <w:rPr>
          <w:rFonts w:ascii="Lato" w:hAnsi="Lato"/>
        </w:rPr>
        <w:t xml:space="preserve">. </w:t>
      </w:r>
    </w:p>
    <w:p w14:paraId="2AE9F642" w14:textId="77777777" w:rsidR="000203E9" w:rsidRPr="000203E9" w:rsidRDefault="000203E9" w:rsidP="000203E9">
      <w:pPr>
        <w:pStyle w:val="Legenda"/>
        <w:rPr>
          <w:rFonts w:ascii="Lato" w:hAnsi="Lato"/>
        </w:rPr>
      </w:pPr>
      <w:r w:rsidRPr="000203E9">
        <w:rPr>
          <w:rFonts w:ascii="Lato" w:hAnsi="Lato"/>
        </w:rPr>
        <w:t>Nota: *** p &lt; 0,001; ** p &lt; 0,01; * p &lt; 0,05; . p &lt; 0,1. Os valores estão dispostos da seguinte forma: média (desvio-padrão).</w:t>
      </w:r>
    </w:p>
    <w:p w14:paraId="43842C90" w14:textId="77777777" w:rsidR="000203E9" w:rsidRPr="000203E9" w:rsidRDefault="000203E9" w:rsidP="000203E9"/>
    <w:p w14:paraId="0823E2AB" w14:textId="77777777" w:rsidR="00397288" w:rsidRDefault="00397288" w:rsidP="00542EBC"/>
    <w:sectPr w:rsidR="00397288" w:rsidSect="003663C0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F480ED6" w14:textId="77777777" w:rsidR="008B5DFA" w:rsidRDefault="008B5DFA" w:rsidP="002C02E9">
      <w:r>
        <w:separator/>
      </w:r>
    </w:p>
  </w:endnote>
  <w:endnote w:type="continuationSeparator" w:id="0">
    <w:p w14:paraId="68C3E85C" w14:textId="77777777" w:rsidR="008B5DFA" w:rsidRDefault="008B5DFA" w:rsidP="002C02E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Lato">
    <w:panose1 w:val="020F0502020204030203"/>
    <w:charset w:val="4D"/>
    <w:family w:val="swiss"/>
    <w:pitch w:val="variable"/>
    <w:sig w:usb0="800000AF" w:usb1="4000604A" w:usb2="00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F23C538" w14:textId="77777777" w:rsidR="008B5DFA" w:rsidRDefault="008B5DFA" w:rsidP="002C02E9">
      <w:r>
        <w:separator/>
      </w:r>
    </w:p>
  </w:footnote>
  <w:footnote w:type="continuationSeparator" w:id="0">
    <w:p w14:paraId="5BF11900" w14:textId="77777777" w:rsidR="008B5DFA" w:rsidRDefault="008B5DFA" w:rsidP="002C02E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942A8"/>
    <w:rsid w:val="00017D03"/>
    <w:rsid w:val="000203E9"/>
    <w:rsid w:val="0002095A"/>
    <w:rsid w:val="00021887"/>
    <w:rsid w:val="001A05C2"/>
    <w:rsid w:val="001D4E89"/>
    <w:rsid w:val="002314CB"/>
    <w:rsid w:val="002876FC"/>
    <w:rsid w:val="002C02E9"/>
    <w:rsid w:val="002F6927"/>
    <w:rsid w:val="00310722"/>
    <w:rsid w:val="003663C0"/>
    <w:rsid w:val="003962A1"/>
    <w:rsid w:val="00397288"/>
    <w:rsid w:val="003D1CB9"/>
    <w:rsid w:val="004942A8"/>
    <w:rsid w:val="005067FA"/>
    <w:rsid w:val="00513B48"/>
    <w:rsid w:val="00542EBC"/>
    <w:rsid w:val="00627450"/>
    <w:rsid w:val="00682F0B"/>
    <w:rsid w:val="00741A80"/>
    <w:rsid w:val="0078428F"/>
    <w:rsid w:val="007B52EE"/>
    <w:rsid w:val="008B5DFA"/>
    <w:rsid w:val="00945137"/>
    <w:rsid w:val="009866C5"/>
    <w:rsid w:val="00A25A01"/>
    <w:rsid w:val="00A3257E"/>
    <w:rsid w:val="00B20AE3"/>
    <w:rsid w:val="00B2241F"/>
    <w:rsid w:val="00C757F1"/>
    <w:rsid w:val="00C961E6"/>
    <w:rsid w:val="00ED228A"/>
    <w:rsid w:val="00F67F73"/>
    <w:rsid w:val="00F84F4A"/>
    <w:rsid w:val="00FB0306"/>
    <w:rsid w:val="00FB2049"/>
    <w:rsid w:val="00FD52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F222FAF"/>
  <w15:chartTrackingRefBased/>
  <w15:docId w15:val="{CDAA0E45-0A0C-0443-BE8D-26C26151AF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pt-BR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42A8"/>
    <w:pPr>
      <w:ind w:firstLine="709"/>
      <w:jc w:val="both"/>
    </w:pPr>
    <w:rPr>
      <w:rFonts w:ascii="Times New Roman" w:hAnsi="Times New Roman"/>
    </w:rPr>
  </w:style>
  <w:style w:type="paragraph" w:styleId="Ttulo1">
    <w:name w:val="heading 1"/>
    <w:basedOn w:val="Normal"/>
    <w:next w:val="Normal"/>
    <w:link w:val="Ttulo1Char"/>
    <w:uiPriority w:val="9"/>
    <w:qFormat/>
    <w:rsid w:val="004942A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4942A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4942A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4942A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942A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4942A8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4942A8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4942A8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4942A8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4942A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har">
    <w:name w:val="Título 2 Char"/>
    <w:basedOn w:val="Fontepargpadro"/>
    <w:link w:val="Ttulo2"/>
    <w:uiPriority w:val="9"/>
    <w:semiHidden/>
    <w:rsid w:val="004942A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har">
    <w:name w:val="Título 3 Char"/>
    <w:basedOn w:val="Fontepargpadro"/>
    <w:link w:val="Ttulo3"/>
    <w:uiPriority w:val="9"/>
    <w:semiHidden/>
    <w:rsid w:val="004942A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har">
    <w:name w:val="Título 4 Char"/>
    <w:basedOn w:val="Fontepargpadro"/>
    <w:link w:val="Ttulo4"/>
    <w:uiPriority w:val="9"/>
    <w:semiHidden/>
    <w:rsid w:val="004942A8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942A8"/>
    <w:rPr>
      <w:rFonts w:eastAsiaTheme="majorEastAsia" w:cstheme="majorBidi"/>
      <w:color w:val="0F4761" w:themeColor="accent1" w:themeShade="BF"/>
    </w:rPr>
  </w:style>
  <w:style w:type="character" w:customStyle="1" w:styleId="Ttulo6Char">
    <w:name w:val="Título 6 Char"/>
    <w:basedOn w:val="Fontepargpadro"/>
    <w:link w:val="Ttulo6"/>
    <w:uiPriority w:val="9"/>
    <w:semiHidden/>
    <w:rsid w:val="004942A8"/>
    <w:rPr>
      <w:rFonts w:eastAsiaTheme="majorEastAsia" w:cstheme="majorBidi"/>
      <w:i/>
      <w:iCs/>
      <w:color w:val="595959" w:themeColor="text1" w:themeTint="A6"/>
    </w:rPr>
  </w:style>
  <w:style w:type="character" w:customStyle="1" w:styleId="Ttulo7Char">
    <w:name w:val="Título 7 Char"/>
    <w:basedOn w:val="Fontepargpadro"/>
    <w:link w:val="Ttulo7"/>
    <w:uiPriority w:val="9"/>
    <w:semiHidden/>
    <w:rsid w:val="004942A8"/>
    <w:rPr>
      <w:rFonts w:eastAsiaTheme="majorEastAsia" w:cstheme="majorBidi"/>
      <w:color w:val="595959" w:themeColor="text1" w:themeTint="A6"/>
    </w:rPr>
  </w:style>
  <w:style w:type="character" w:customStyle="1" w:styleId="Ttulo8Char">
    <w:name w:val="Título 8 Char"/>
    <w:basedOn w:val="Fontepargpadro"/>
    <w:link w:val="Ttulo8"/>
    <w:uiPriority w:val="9"/>
    <w:semiHidden/>
    <w:rsid w:val="004942A8"/>
    <w:rPr>
      <w:rFonts w:eastAsiaTheme="majorEastAsia" w:cstheme="majorBidi"/>
      <w:i/>
      <w:iCs/>
      <w:color w:val="272727" w:themeColor="text1" w:themeTint="D8"/>
    </w:rPr>
  </w:style>
  <w:style w:type="character" w:customStyle="1" w:styleId="Ttulo9Char">
    <w:name w:val="Título 9 Char"/>
    <w:basedOn w:val="Fontepargpadro"/>
    <w:link w:val="Ttulo9"/>
    <w:uiPriority w:val="9"/>
    <w:semiHidden/>
    <w:rsid w:val="004942A8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har"/>
    <w:uiPriority w:val="10"/>
    <w:qFormat/>
    <w:rsid w:val="004942A8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4942A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har"/>
    <w:uiPriority w:val="11"/>
    <w:qFormat/>
    <w:rsid w:val="004942A8"/>
    <w:pPr>
      <w:numPr>
        <w:ilvl w:val="1"/>
      </w:numPr>
      <w:spacing w:after="160"/>
      <w:ind w:firstLine="709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har">
    <w:name w:val="Subtítulo Char"/>
    <w:basedOn w:val="Fontepargpadro"/>
    <w:link w:val="Subttulo"/>
    <w:uiPriority w:val="11"/>
    <w:rsid w:val="004942A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o">
    <w:name w:val="Quote"/>
    <w:basedOn w:val="Normal"/>
    <w:next w:val="Normal"/>
    <w:link w:val="CitaoChar"/>
    <w:uiPriority w:val="29"/>
    <w:qFormat/>
    <w:rsid w:val="004942A8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CitaoChar">
    <w:name w:val="Citação Char"/>
    <w:basedOn w:val="Fontepargpadro"/>
    <w:link w:val="Citao"/>
    <w:uiPriority w:val="29"/>
    <w:rsid w:val="004942A8"/>
    <w:rPr>
      <w:i/>
      <w:iCs/>
      <w:color w:val="404040" w:themeColor="text1" w:themeTint="BF"/>
    </w:rPr>
  </w:style>
  <w:style w:type="paragraph" w:styleId="PargrafodaLista">
    <w:name w:val="List Paragraph"/>
    <w:basedOn w:val="Normal"/>
    <w:uiPriority w:val="34"/>
    <w:qFormat/>
    <w:rsid w:val="004942A8"/>
    <w:pPr>
      <w:ind w:left="720"/>
      <w:contextualSpacing/>
    </w:pPr>
  </w:style>
  <w:style w:type="character" w:styleId="nfaseIntensa">
    <w:name w:val="Intense Emphasis"/>
    <w:basedOn w:val="Fontepargpadro"/>
    <w:uiPriority w:val="21"/>
    <w:qFormat/>
    <w:rsid w:val="004942A8"/>
    <w:rPr>
      <w:i/>
      <w:iCs/>
      <w:color w:val="0F4761" w:themeColor="accent1" w:themeShade="BF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4942A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oIntensaChar">
    <w:name w:val="Citação Intensa Char"/>
    <w:basedOn w:val="Fontepargpadro"/>
    <w:link w:val="CitaoIntensa"/>
    <w:uiPriority w:val="30"/>
    <w:rsid w:val="004942A8"/>
    <w:rPr>
      <w:i/>
      <w:iCs/>
      <w:color w:val="0F4761" w:themeColor="accent1" w:themeShade="BF"/>
    </w:rPr>
  </w:style>
  <w:style w:type="character" w:styleId="RefernciaIntensa">
    <w:name w:val="Intense Reference"/>
    <w:basedOn w:val="Fontepargpadro"/>
    <w:uiPriority w:val="32"/>
    <w:qFormat/>
    <w:rsid w:val="004942A8"/>
    <w:rPr>
      <w:b/>
      <w:bCs/>
      <w:smallCaps/>
      <w:color w:val="0F4761" w:themeColor="accent1" w:themeShade="BF"/>
      <w:spacing w:val="5"/>
    </w:rPr>
  </w:style>
  <w:style w:type="paragraph" w:styleId="Legenda">
    <w:name w:val="caption"/>
    <w:aliases w:val="Legenda (Fonte)"/>
    <w:basedOn w:val="Normal"/>
    <w:next w:val="Normal"/>
    <w:uiPriority w:val="35"/>
    <w:unhideWhenUsed/>
    <w:qFormat/>
    <w:rsid w:val="004942A8"/>
    <w:pPr>
      <w:ind w:firstLine="0"/>
      <w:jc w:val="center"/>
    </w:pPr>
    <w:rPr>
      <w:iCs/>
      <w:color w:val="000000" w:themeColor="text1"/>
      <w:sz w:val="20"/>
      <w:szCs w:val="18"/>
    </w:rPr>
  </w:style>
  <w:style w:type="paragraph" w:styleId="SemEspaamento">
    <w:name w:val="No Spacing"/>
    <w:aliases w:val="Legenda (Título)"/>
    <w:uiPriority w:val="1"/>
    <w:qFormat/>
    <w:rsid w:val="004942A8"/>
    <w:pPr>
      <w:jc w:val="center"/>
    </w:pPr>
    <w:rPr>
      <w:rFonts w:ascii="Times New Roman" w:hAnsi="Times New Roman"/>
      <w:b/>
      <w:sz w:val="22"/>
    </w:rPr>
  </w:style>
  <w:style w:type="table" w:styleId="Tabelacomgrade">
    <w:name w:val="Table Grid"/>
    <w:basedOn w:val="Tabelanormal"/>
    <w:uiPriority w:val="39"/>
    <w:rsid w:val="004942A8"/>
    <w:pPr>
      <w:spacing w:line="360" w:lineRule="auto"/>
      <w:ind w:firstLine="709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2C02E9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2C02E9"/>
    <w:rPr>
      <w:rFonts w:ascii="Times New Roman" w:hAnsi="Times New Roman"/>
    </w:rPr>
  </w:style>
  <w:style w:type="paragraph" w:styleId="Rodap">
    <w:name w:val="footer"/>
    <w:basedOn w:val="Normal"/>
    <w:link w:val="RodapChar"/>
    <w:uiPriority w:val="99"/>
    <w:unhideWhenUsed/>
    <w:rsid w:val="002C02E9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rsid w:val="002C02E9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691E5FF-7DC7-ED46-BF56-9D9CAA89EE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</TotalTime>
  <Pages>13</Pages>
  <Words>4105</Words>
  <Characters>22170</Characters>
  <Application>Microsoft Office Word</Application>
  <DocSecurity>0</DocSecurity>
  <Lines>184</Lines>
  <Paragraphs>5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a Gisele Böck</dc:creator>
  <cp:keywords/>
  <dc:description/>
  <cp:lastModifiedBy>Luisa Gisele Böck</cp:lastModifiedBy>
  <cp:revision>3</cp:revision>
  <dcterms:created xsi:type="dcterms:W3CDTF">2024-07-04T12:35:00Z</dcterms:created>
  <dcterms:modified xsi:type="dcterms:W3CDTF">2024-07-10T00:56:00Z</dcterms:modified>
</cp:coreProperties>
</file>